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Pr="00961B58" w:rsidRDefault="004B52DB" w:rsidP="004B52DB">
      <w:pPr>
        <w:jc w:val="center"/>
        <w:rPr>
          <w:rFonts w:cstheme="minorHAnsi"/>
        </w:rPr>
      </w:pPr>
    </w:p>
    <w:p w14:paraId="7F92AE61" w14:textId="77777777" w:rsidR="004B52DB" w:rsidRPr="00961B58" w:rsidRDefault="004B52DB" w:rsidP="004B52DB">
      <w:pPr>
        <w:jc w:val="center"/>
        <w:rPr>
          <w:rFonts w:cstheme="minorHAnsi"/>
        </w:rPr>
      </w:pPr>
    </w:p>
    <w:p w14:paraId="53318B7C" w14:textId="77777777" w:rsidR="004B52DB" w:rsidRPr="00961B58" w:rsidRDefault="004B52DB" w:rsidP="004B52DB">
      <w:pPr>
        <w:jc w:val="center"/>
        <w:rPr>
          <w:rFonts w:cstheme="minorHAnsi"/>
        </w:rPr>
      </w:pPr>
    </w:p>
    <w:p w14:paraId="3A4D90D2" w14:textId="77777777" w:rsidR="004B52DB" w:rsidRPr="00961B58" w:rsidRDefault="004B52DB" w:rsidP="004B52DB">
      <w:pPr>
        <w:jc w:val="center"/>
        <w:rPr>
          <w:rFonts w:cstheme="minorHAnsi"/>
        </w:rPr>
      </w:pPr>
    </w:p>
    <w:p w14:paraId="05042667" w14:textId="77777777" w:rsidR="004B52DB" w:rsidRPr="00961B58" w:rsidRDefault="004B52DB" w:rsidP="004B52DB">
      <w:pPr>
        <w:jc w:val="center"/>
        <w:rPr>
          <w:rFonts w:cstheme="minorHAnsi"/>
        </w:rPr>
      </w:pPr>
    </w:p>
    <w:p w14:paraId="7AC37E5F" w14:textId="77777777" w:rsidR="004B52DB" w:rsidRPr="00961B58" w:rsidRDefault="004B52DB" w:rsidP="004B52DB">
      <w:pPr>
        <w:jc w:val="center"/>
        <w:rPr>
          <w:rFonts w:cstheme="minorHAnsi"/>
        </w:rPr>
      </w:pPr>
    </w:p>
    <w:p w14:paraId="35E0F607" w14:textId="77777777" w:rsidR="004B52DB" w:rsidRPr="00961B58" w:rsidRDefault="004B52DB" w:rsidP="004B52DB">
      <w:pPr>
        <w:jc w:val="center"/>
        <w:rPr>
          <w:rFonts w:cstheme="minorHAnsi"/>
        </w:rPr>
      </w:pPr>
    </w:p>
    <w:p w14:paraId="6B68E255" w14:textId="77777777" w:rsidR="004B52DB" w:rsidRPr="00961B58" w:rsidRDefault="004B52DB" w:rsidP="004B52DB">
      <w:pPr>
        <w:jc w:val="center"/>
        <w:rPr>
          <w:rFonts w:cstheme="minorHAnsi"/>
        </w:rPr>
      </w:pPr>
    </w:p>
    <w:p w14:paraId="26BC7D09" w14:textId="77777777" w:rsidR="004B52DB" w:rsidRPr="00961B58" w:rsidRDefault="004B52DB" w:rsidP="004B52DB">
      <w:pPr>
        <w:jc w:val="center"/>
        <w:rPr>
          <w:rFonts w:cstheme="minorHAnsi"/>
        </w:rPr>
      </w:pPr>
    </w:p>
    <w:p w14:paraId="5F85D62E" w14:textId="77777777" w:rsidR="004B52DB" w:rsidRPr="00961B58" w:rsidRDefault="004B52DB" w:rsidP="004B52DB">
      <w:pPr>
        <w:jc w:val="center"/>
        <w:rPr>
          <w:rFonts w:cstheme="minorHAnsi"/>
        </w:rPr>
      </w:pPr>
    </w:p>
    <w:p w14:paraId="5A07CE36" w14:textId="77777777" w:rsidR="004B52DB" w:rsidRPr="00961B58" w:rsidRDefault="004B52DB" w:rsidP="004B52DB">
      <w:pPr>
        <w:jc w:val="center"/>
        <w:rPr>
          <w:rFonts w:cstheme="minorHAnsi"/>
        </w:rPr>
      </w:pPr>
    </w:p>
    <w:p w14:paraId="63F9FEA7" w14:textId="77777777" w:rsidR="009341C9" w:rsidRPr="00961B58" w:rsidRDefault="004B52DB" w:rsidP="004B52DB">
      <w:pPr>
        <w:jc w:val="center"/>
        <w:rPr>
          <w:rFonts w:cstheme="minorHAnsi"/>
        </w:rPr>
      </w:pPr>
      <w:r w:rsidRPr="00961B58">
        <w:rPr>
          <w:rFonts w:cstheme="minorHAnsi"/>
        </w:rPr>
        <w:t>© Kevin Horecka 2018</w:t>
      </w:r>
    </w:p>
    <w:p w14:paraId="2E12BFCC" w14:textId="77777777" w:rsidR="009341C9" w:rsidRPr="00961B58" w:rsidRDefault="009341C9">
      <w:pPr>
        <w:rPr>
          <w:rFonts w:cstheme="minorHAnsi"/>
        </w:rPr>
      </w:pPr>
      <w:r w:rsidRPr="00961B58">
        <w:rPr>
          <w:rFonts w:cstheme="minorHAnsi"/>
        </w:rPr>
        <w:br w:type="page"/>
      </w:r>
    </w:p>
    <w:p w14:paraId="2626026E" w14:textId="77777777" w:rsidR="00DA6AEA" w:rsidRPr="00961B58" w:rsidRDefault="00DA6AEA" w:rsidP="001E276F">
      <w:pPr>
        <w:spacing w:after="0"/>
        <w:jc w:val="center"/>
        <w:rPr>
          <w:rFonts w:cstheme="minorHAnsi"/>
        </w:rPr>
        <w:sectPr w:rsidR="00DA6AEA" w:rsidRPr="00961B58" w:rsidSect="00DA6AEA">
          <w:footerReference w:type="default" r:id="rId8"/>
          <w:footerReference w:type="first" r:id="rId9"/>
          <w:pgSz w:w="12240" w:h="15840" w:code="1"/>
          <w:pgMar w:top="1440" w:right="1440" w:bottom="1440" w:left="1440" w:header="720" w:footer="720" w:gutter="0"/>
          <w:pgNumType w:fmt="lowerRoman" w:start="1"/>
          <w:cols w:space="720"/>
          <w:titlePg/>
          <w:docGrid w:linePitch="360"/>
        </w:sectPr>
      </w:pPr>
    </w:p>
    <w:p w14:paraId="430CB19C" w14:textId="6DB7257C" w:rsidR="001E276F" w:rsidRPr="00961B58" w:rsidRDefault="001E276F" w:rsidP="001E276F">
      <w:pPr>
        <w:spacing w:after="0"/>
        <w:jc w:val="center"/>
        <w:rPr>
          <w:rFonts w:cstheme="minorHAnsi"/>
        </w:rPr>
      </w:pPr>
      <w:bookmarkStart w:id="0" w:name="_Hlk505881590"/>
    </w:p>
    <w:p w14:paraId="59068D34" w14:textId="77777777" w:rsidR="001E276F" w:rsidRPr="00961B58" w:rsidRDefault="001E276F" w:rsidP="001E276F">
      <w:pPr>
        <w:spacing w:after="0"/>
        <w:jc w:val="center"/>
        <w:rPr>
          <w:rFonts w:cstheme="minorHAnsi"/>
        </w:rPr>
      </w:pPr>
    </w:p>
    <w:p w14:paraId="6B63F46E" w14:textId="77777777" w:rsidR="001E276F" w:rsidRPr="00961B58" w:rsidRDefault="001E276F" w:rsidP="001E276F">
      <w:pPr>
        <w:spacing w:after="0"/>
        <w:jc w:val="center"/>
        <w:rPr>
          <w:rFonts w:cstheme="minorHAnsi"/>
        </w:rPr>
      </w:pPr>
    </w:p>
    <w:p w14:paraId="74A5196B" w14:textId="77777777" w:rsidR="001E276F" w:rsidRPr="00961B58" w:rsidRDefault="001E276F" w:rsidP="001E276F">
      <w:pPr>
        <w:spacing w:after="0"/>
        <w:jc w:val="center"/>
        <w:rPr>
          <w:rFonts w:cstheme="minorHAnsi"/>
        </w:rPr>
      </w:pPr>
    </w:p>
    <w:p w14:paraId="7CCD08A4" w14:textId="77777777" w:rsidR="001E276F" w:rsidRPr="00961B58" w:rsidRDefault="001E276F" w:rsidP="001E276F">
      <w:pPr>
        <w:spacing w:after="0"/>
        <w:jc w:val="center"/>
        <w:rPr>
          <w:rFonts w:cstheme="minorHAnsi"/>
        </w:rPr>
      </w:pPr>
    </w:p>
    <w:p w14:paraId="60D175A2" w14:textId="77777777"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14:paraId="5E9AC402" w14:textId="77777777" w:rsidR="001E276F" w:rsidRPr="00961B58" w:rsidRDefault="001E276F" w:rsidP="001E276F">
      <w:pPr>
        <w:spacing w:after="0"/>
        <w:jc w:val="center"/>
        <w:rPr>
          <w:rFonts w:cstheme="minorHAnsi"/>
        </w:rPr>
      </w:pPr>
    </w:p>
    <w:p w14:paraId="28A59FC6" w14:textId="37CC6930" w:rsidR="001E276F" w:rsidRDefault="001E276F" w:rsidP="0033055E">
      <w:pPr>
        <w:spacing w:after="0"/>
        <w:rPr>
          <w:rFonts w:cstheme="minorHAnsi"/>
        </w:rPr>
      </w:pPr>
    </w:p>
    <w:p w14:paraId="7C51248B" w14:textId="77777777" w:rsidR="00961B58" w:rsidRPr="00961B58" w:rsidRDefault="00961B58" w:rsidP="001E276F">
      <w:pPr>
        <w:spacing w:after="0"/>
        <w:jc w:val="center"/>
        <w:rPr>
          <w:rFonts w:cstheme="minorHAnsi"/>
        </w:rPr>
      </w:pPr>
    </w:p>
    <w:p w14:paraId="74EF28FF" w14:textId="77777777" w:rsidR="001E276F" w:rsidRPr="00961B58" w:rsidRDefault="001E276F" w:rsidP="001E276F">
      <w:pPr>
        <w:spacing w:after="0"/>
        <w:jc w:val="center"/>
        <w:rPr>
          <w:rFonts w:cstheme="minorHAnsi"/>
        </w:rPr>
      </w:pPr>
    </w:p>
    <w:p w14:paraId="4DC9BF0F" w14:textId="3F3D76EE" w:rsidR="001E276F" w:rsidRPr="00961B58" w:rsidRDefault="001E276F" w:rsidP="00961B58">
      <w:pPr>
        <w:spacing w:after="0"/>
        <w:rPr>
          <w:rFonts w:cstheme="minorHAnsi"/>
        </w:rPr>
      </w:pPr>
    </w:p>
    <w:p w14:paraId="4FB37937" w14:textId="77777777" w:rsidR="001E276F" w:rsidRPr="00961B58" w:rsidRDefault="001E276F" w:rsidP="001E276F">
      <w:pPr>
        <w:spacing w:after="0"/>
        <w:jc w:val="center"/>
        <w:rPr>
          <w:rFonts w:cstheme="minorHAnsi"/>
        </w:rPr>
      </w:pPr>
    </w:p>
    <w:p w14:paraId="333E19DC" w14:textId="77777777" w:rsidR="001E276F" w:rsidRPr="00961B58" w:rsidRDefault="001E276F" w:rsidP="001E276F">
      <w:pPr>
        <w:spacing w:after="0"/>
        <w:jc w:val="center"/>
        <w:rPr>
          <w:rFonts w:cstheme="minorHAnsi"/>
        </w:rPr>
      </w:pPr>
      <w:r w:rsidRPr="00961B58">
        <w:rPr>
          <w:rFonts w:cstheme="minorHAnsi"/>
        </w:rPr>
        <w:t>BY</w:t>
      </w:r>
    </w:p>
    <w:p w14:paraId="7072CF75" w14:textId="77777777" w:rsidR="001E276F" w:rsidRPr="00961B58" w:rsidRDefault="001E276F" w:rsidP="001E276F">
      <w:pPr>
        <w:spacing w:after="0"/>
        <w:jc w:val="center"/>
        <w:rPr>
          <w:rFonts w:cstheme="minorHAnsi"/>
        </w:rPr>
      </w:pPr>
    </w:p>
    <w:p w14:paraId="7F8DA0BA" w14:textId="77777777" w:rsidR="001E276F" w:rsidRPr="00961B58" w:rsidRDefault="001E276F" w:rsidP="001E276F">
      <w:pPr>
        <w:spacing w:after="0"/>
        <w:jc w:val="center"/>
        <w:rPr>
          <w:rFonts w:cstheme="minorHAnsi"/>
        </w:rPr>
      </w:pPr>
      <w:r w:rsidRPr="00961B58">
        <w:rPr>
          <w:rFonts w:cstheme="minorHAnsi"/>
        </w:rPr>
        <w:t>KEVIN MICHAEL HORECKA</w:t>
      </w:r>
    </w:p>
    <w:p w14:paraId="21BA864C" w14:textId="19A828EB" w:rsidR="001E276F" w:rsidRPr="00961B58" w:rsidRDefault="001E276F" w:rsidP="00961B58">
      <w:pPr>
        <w:spacing w:after="0"/>
        <w:rPr>
          <w:rFonts w:cstheme="minorHAnsi"/>
        </w:rPr>
      </w:pPr>
    </w:p>
    <w:p w14:paraId="0BBECEFB" w14:textId="77777777" w:rsidR="001E276F" w:rsidRPr="00961B58" w:rsidRDefault="001E276F" w:rsidP="001E276F">
      <w:pPr>
        <w:spacing w:after="0"/>
        <w:jc w:val="center"/>
        <w:rPr>
          <w:rFonts w:cstheme="minorHAnsi"/>
        </w:rPr>
      </w:pPr>
    </w:p>
    <w:p w14:paraId="32171D98" w14:textId="77777777" w:rsidR="001E276F" w:rsidRPr="00961B58" w:rsidRDefault="001E276F" w:rsidP="001E276F">
      <w:pPr>
        <w:spacing w:after="0"/>
        <w:jc w:val="center"/>
        <w:rPr>
          <w:rFonts w:cstheme="minorHAnsi"/>
        </w:rPr>
      </w:pPr>
    </w:p>
    <w:p w14:paraId="3BD722B7" w14:textId="571EA593" w:rsidR="001E276F" w:rsidRDefault="001E276F" w:rsidP="001E276F">
      <w:pPr>
        <w:spacing w:after="0"/>
        <w:jc w:val="center"/>
        <w:rPr>
          <w:rFonts w:cstheme="minorHAnsi"/>
        </w:rPr>
      </w:pPr>
    </w:p>
    <w:p w14:paraId="4DC2D144" w14:textId="77777777" w:rsidR="00961B58" w:rsidRPr="00961B58" w:rsidRDefault="00961B58" w:rsidP="001E276F">
      <w:pPr>
        <w:spacing w:after="0"/>
        <w:jc w:val="center"/>
        <w:rPr>
          <w:rFonts w:cstheme="minorHAnsi"/>
        </w:rPr>
      </w:pPr>
    </w:p>
    <w:p w14:paraId="475B9FCB" w14:textId="77777777" w:rsidR="001E276F" w:rsidRPr="00961B58" w:rsidRDefault="001E276F" w:rsidP="001E276F">
      <w:pPr>
        <w:spacing w:after="0"/>
        <w:jc w:val="center"/>
        <w:rPr>
          <w:rFonts w:cstheme="minorHAnsi"/>
        </w:rPr>
      </w:pPr>
    </w:p>
    <w:p w14:paraId="210E1C5E" w14:textId="77777777" w:rsidR="001E276F" w:rsidRPr="00961B58" w:rsidRDefault="001E276F" w:rsidP="001E276F">
      <w:pPr>
        <w:spacing w:after="0"/>
        <w:jc w:val="center"/>
        <w:rPr>
          <w:rFonts w:cstheme="minorHAnsi"/>
        </w:rPr>
      </w:pPr>
    </w:p>
    <w:p w14:paraId="35631206" w14:textId="77777777" w:rsidR="001E276F" w:rsidRPr="00961B58" w:rsidRDefault="001E276F" w:rsidP="001E276F">
      <w:pPr>
        <w:spacing w:after="0"/>
        <w:jc w:val="center"/>
        <w:rPr>
          <w:rFonts w:cstheme="minorHAnsi"/>
        </w:rPr>
      </w:pPr>
      <w:r w:rsidRPr="00961B58">
        <w:rPr>
          <w:rFonts w:cstheme="minorHAnsi"/>
        </w:rPr>
        <w:t>DISSERTATION</w:t>
      </w:r>
    </w:p>
    <w:p w14:paraId="34B73BC9" w14:textId="77777777" w:rsidR="001E276F" w:rsidRPr="00961B58" w:rsidRDefault="001E276F" w:rsidP="001E276F">
      <w:pPr>
        <w:spacing w:after="0"/>
        <w:jc w:val="center"/>
        <w:rPr>
          <w:rFonts w:cstheme="minorHAnsi"/>
        </w:rPr>
      </w:pPr>
    </w:p>
    <w:p w14:paraId="747D4C0F" w14:textId="77777777" w:rsidR="001E276F" w:rsidRPr="00961B58" w:rsidRDefault="001E276F" w:rsidP="001E276F">
      <w:pPr>
        <w:spacing w:after="0"/>
        <w:jc w:val="center"/>
        <w:rPr>
          <w:rFonts w:cstheme="minorHAnsi"/>
        </w:rPr>
      </w:pPr>
      <w:r w:rsidRPr="00961B58">
        <w:rPr>
          <w:rFonts w:cstheme="minorHAnsi"/>
        </w:rPr>
        <w:t>Submitted in partial fulfillment of the requirements</w:t>
      </w:r>
    </w:p>
    <w:p w14:paraId="05DBC494" w14:textId="77777777" w:rsidR="001E276F" w:rsidRPr="00961B58" w:rsidRDefault="001E276F" w:rsidP="001E276F">
      <w:pPr>
        <w:spacing w:after="0"/>
        <w:jc w:val="center"/>
        <w:rPr>
          <w:rFonts w:cstheme="minorHAnsi"/>
        </w:rPr>
      </w:pPr>
      <w:r w:rsidRPr="00961B58">
        <w:rPr>
          <w:rFonts w:cstheme="minorHAnsi"/>
        </w:rPr>
        <w:t>for the degree of Doctor of Philosophy in Neuroscience</w:t>
      </w:r>
    </w:p>
    <w:p w14:paraId="5B110F3F" w14:textId="77777777" w:rsidR="001E276F" w:rsidRPr="00961B58" w:rsidRDefault="001E276F" w:rsidP="001E276F">
      <w:pPr>
        <w:spacing w:after="0"/>
        <w:jc w:val="center"/>
        <w:rPr>
          <w:rFonts w:cstheme="minorHAnsi"/>
        </w:rPr>
      </w:pPr>
      <w:r w:rsidRPr="00961B58">
        <w:rPr>
          <w:rFonts w:cstheme="minorHAnsi"/>
        </w:rPr>
        <w:t xml:space="preserve">in the Graduate College of the </w:t>
      </w:r>
    </w:p>
    <w:p w14:paraId="3882C78B" w14:textId="77777777" w:rsidR="001E276F" w:rsidRPr="00961B58" w:rsidRDefault="001E276F" w:rsidP="001E276F">
      <w:pPr>
        <w:spacing w:after="0"/>
        <w:jc w:val="center"/>
        <w:rPr>
          <w:rFonts w:cstheme="minorHAnsi"/>
        </w:rPr>
      </w:pPr>
      <w:r w:rsidRPr="00961B58">
        <w:rPr>
          <w:rFonts w:cstheme="minorHAnsi"/>
        </w:rPr>
        <w:t>University of Illinois at Urbana-Champaign, 2018</w:t>
      </w:r>
    </w:p>
    <w:p w14:paraId="0C2DE94E" w14:textId="77777777" w:rsidR="001E276F" w:rsidRPr="00961B58" w:rsidRDefault="001E276F" w:rsidP="001E276F">
      <w:pPr>
        <w:spacing w:after="0"/>
        <w:jc w:val="center"/>
        <w:rPr>
          <w:rFonts w:cstheme="minorHAnsi"/>
        </w:rPr>
      </w:pPr>
    </w:p>
    <w:p w14:paraId="585C0597" w14:textId="77777777" w:rsidR="001E276F" w:rsidRPr="00961B58" w:rsidRDefault="001E276F" w:rsidP="001E276F">
      <w:pPr>
        <w:spacing w:after="0"/>
        <w:jc w:val="center"/>
        <w:rPr>
          <w:rFonts w:cstheme="minorHAnsi"/>
        </w:rPr>
      </w:pPr>
    </w:p>
    <w:p w14:paraId="5D4F4ACB" w14:textId="77777777" w:rsidR="001E276F" w:rsidRPr="00961B58" w:rsidRDefault="001E276F" w:rsidP="001E276F">
      <w:pPr>
        <w:spacing w:after="0"/>
        <w:jc w:val="center"/>
        <w:rPr>
          <w:rFonts w:cstheme="minorHAnsi"/>
        </w:rPr>
      </w:pPr>
    </w:p>
    <w:p w14:paraId="45F53EE3" w14:textId="77777777" w:rsidR="001E276F" w:rsidRPr="00961B58" w:rsidRDefault="001E276F" w:rsidP="001E276F">
      <w:pPr>
        <w:spacing w:after="0"/>
        <w:jc w:val="center"/>
        <w:rPr>
          <w:rFonts w:cstheme="minorHAnsi"/>
        </w:rPr>
      </w:pPr>
      <w:r w:rsidRPr="00961B58">
        <w:rPr>
          <w:rFonts w:cstheme="minorHAnsi"/>
        </w:rPr>
        <w:t>Urbana, Illinois</w:t>
      </w:r>
    </w:p>
    <w:p w14:paraId="6C7A6EF1" w14:textId="77777777" w:rsidR="001E276F" w:rsidRPr="00961B58" w:rsidRDefault="001E276F" w:rsidP="001E276F">
      <w:pPr>
        <w:spacing w:after="0"/>
        <w:rPr>
          <w:rFonts w:cstheme="minorHAnsi"/>
        </w:rPr>
      </w:pPr>
    </w:p>
    <w:p w14:paraId="2FFF03A5" w14:textId="77777777" w:rsidR="001E276F" w:rsidRPr="00961B58" w:rsidRDefault="001E276F" w:rsidP="001E276F">
      <w:pPr>
        <w:spacing w:after="0"/>
        <w:rPr>
          <w:rFonts w:cstheme="minorHAnsi"/>
        </w:rPr>
      </w:pPr>
    </w:p>
    <w:p w14:paraId="653BA097" w14:textId="77777777" w:rsidR="001E276F" w:rsidRPr="00961B58" w:rsidRDefault="001E276F" w:rsidP="001E276F">
      <w:pPr>
        <w:spacing w:after="0"/>
        <w:rPr>
          <w:rFonts w:cstheme="minorHAnsi"/>
        </w:rPr>
      </w:pPr>
    </w:p>
    <w:p w14:paraId="3B8C9DEB" w14:textId="77777777" w:rsidR="001E276F" w:rsidRPr="00961B58" w:rsidRDefault="001E276F" w:rsidP="001E276F">
      <w:pPr>
        <w:spacing w:after="0"/>
        <w:rPr>
          <w:rFonts w:cstheme="minorHAnsi"/>
        </w:rPr>
      </w:pPr>
      <w:r w:rsidRPr="00961B58">
        <w:rPr>
          <w:rFonts w:cstheme="minorHAnsi"/>
        </w:rPr>
        <w:t>Doctoral Committee:</w:t>
      </w:r>
    </w:p>
    <w:p w14:paraId="1C930AC7" w14:textId="77777777" w:rsidR="001E276F" w:rsidRPr="00961B58" w:rsidRDefault="001E276F" w:rsidP="001E276F">
      <w:pPr>
        <w:spacing w:after="0"/>
        <w:rPr>
          <w:rFonts w:cstheme="minorHAnsi"/>
        </w:rPr>
      </w:pPr>
      <w:r w:rsidRPr="00961B58">
        <w:rPr>
          <w:rFonts w:cstheme="minorHAnsi"/>
        </w:rPr>
        <w:tab/>
      </w:r>
    </w:p>
    <w:p w14:paraId="501135EE" w14:textId="77777777" w:rsidR="001E276F" w:rsidRPr="00961B58" w:rsidRDefault="001E276F" w:rsidP="001E276F">
      <w:pPr>
        <w:spacing w:after="0"/>
        <w:rPr>
          <w:rFonts w:cstheme="minorHAnsi"/>
        </w:rPr>
      </w:pPr>
      <w:r w:rsidRPr="00961B58">
        <w:rPr>
          <w:rFonts w:cstheme="minorHAnsi"/>
        </w:rPr>
        <w:tab/>
        <w:t>Professor Neal J. Cohen, Chair</w:t>
      </w:r>
    </w:p>
    <w:p w14:paraId="3F4EC9CC" w14:textId="77777777" w:rsidR="001E276F" w:rsidRPr="00961B58" w:rsidRDefault="001E276F" w:rsidP="001E276F">
      <w:pPr>
        <w:spacing w:after="0"/>
        <w:rPr>
          <w:rFonts w:cstheme="minorHAnsi"/>
        </w:rPr>
      </w:pPr>
      <w:r w:rsidRPr="00961B58">
        <w:rPr>
          <w:rFonts w:cstheme="minorHAnsi"/>
        </w:rPr>
        <w:tab/>
        <w:t>Senior Research Scientist Rama Ratnam</w:t>
      </w:r>
    </w:p>
    <w:p w14:paraId="4CA064E2" w14:textId="77777777" w:rsidR="001E276F" w:rsidRPr="00961B58" w:rsidRDefault="001E276F" w:rsidP="001E276F">
      <w:pPr>
        <w:spacing w:after="0"/>
        <w:rPr>
          <w:rFonts w:cstheme="minorHAnsi"/>
        </w:rPr>
      </w:pPr>
      <w:r w:rsidRPr="00961B58">
        <w:rPr>
          <w:rFonts w:cstheme="minorHAnsi"/>
        </w:rPr>
        <w:tab/>
        <w:t>Associate Professor Aron K. Barbey</w:t>
      </w:r>
    </w:p>
    <w:p w14:paraId="404B20C5" w14:textId="5F3C211A" w:rsidR="0033055E" w:rsidRDefault="001E276F" w:rsidP="001E276F">
      <w:pPr>
        <w:spacing w:after="0"/>
        <w:rPr>
          <w:rFonts w:cstheme="minorHAnsi"/>
        </w:rPr>
      </w:pPr>
      <w:r w:rsidRPr="00961B58">
        <w:rPr>
          <w:rFonts w:cstheme="minorHAnsi"/>
        </w:rPr>
        <w:tab/>
        <w:t>Associate Professor Arne Ekstrom, University of Arizona</w:t>
      </w:r>
    </w:p>
    <w:p w14:paraId="20CED443" w14:textId="77777777" w:rsidR="0033055E" w:rsidRDefault="0033055E">
      <w:pPr>
        <w:rPr>
          <w:rFonts w:cstheme="minorHAnsi"/>
        </w:rPr>
      </w:pPr>
      <w:r>
        <w:rPr>
          <w:rFonts w:cstheme="minorHAnsi"/>
        </w:rPr>
        <w:br w:type="page"/>
      </w:r>
    </w:p>
    <w:bookmarkEnd w:id="0"/>
    <w:p w14:paraId="18F60C64" w14:textId="77777777" w:rsidR="004E0AC8" w:rsidRPr="00961B58" w:rsidRDefault="004E0AC8" w:rsidP="004E0AC8">
      <w:pPr>
        <w:spacing w:line="480" w:lineRule="auto"/>
        <w:jc w:val="center"/>
        <w:rPr>
          <w:rFonts w:cstheme="minorHAnsi"/>
          <w:b/>
        </w:rPr>
      </w:pPr>
      <w:commentRangeStart w:id="1"/>
      <w:r w:rsidRPr="00961B58">
        <w:rPr>
          <w:rFonts w:cstheme="minorHAnsi"/>
          <w:b/>
        </w:rPr>
        <w:lastRenderedPageBreak/>
        <w:t>ABSTRACT</w:t>
      </w:r>
      <w:commentRangeEnd w:id="1"/>
      <w:r w:rsidRPr="00961B58">
        <w:rPr>
          <w:rStyle w:val="CommentReference"/>
          <w:rFonts w:cstheme="minorHAnsi"/>
        </w:rPr>
        <w:commentReference w:id="1"/>
      </w:r>
    </w:p>
    <w:p w14:paraId="32462834" w14:textId="77777777" w:rsidR="004E0AC8" w:rsidRPr="00961B58" w:rsidRDefault="004E0AC8" w:rsidP="004E0AC8">
      <w:pPr>
        <w:spacing w:line="480" w:lineRule="auto"/>
        <w:rPr>
          <w:rFonts w:cstheme="minorHAnsi"/>
        </w:rPr>
      </w:pPr>
    </w:p>
    <w:p w14:paraId="48811E7E" w14:textId="77777777" w:rsidR="004E0AC8" w:rsidRPr="00961B58" w:rsidRDefault="004E0AC8" w:rsidP="004E0AC8">
      <w:pPr>
        <w:spacing w:line="480" w:lineRule="auto"/>
        <w:rPr>
          <w:rFonts w:cstheme="minorHAnsi"/>
        </w:rPr>
      </w:pPr>
      <w:r w:rsidRPr="00961B58">
        <w:rPr>
          <w:rFonts w:cstheme="minorHAnsi"/>
        </w:rPr>
        <w:tab/>
        <w:t>Enter your abstract here. The text should be in 10- or 12-point font and should be either 1.5 or double-spaced. No images or footnotes may appear in the abstract.</w:t>
      </w:r>
    </w:p>
    <w:p w14:paraId="54509DB4" w14:textId="4434365C" w:rsidR="004E0AC8" w:rsidRPr="00961B58" w:rsidRDefault="004E0AC8">
      <w:pPr>
        <w:rPr>
          <w:rFonts w:cstheme="minorHAnsi"/>
        </w:rPr>
      </w:pPr>
      <w:r w:rsidRPr="00961B58">
        <w:rPr>
          <w:rFonts w:cstheme="minorHAnsi"/>
        </w:rPr>
        <w:br w:type="page"/>
      </w:r>
    </w:p>
    <w:p w14:paraId="72F6DAA5" w14:textId="77777777" w:rsidR="008D62C3" w:rsidRDefault="004E0AC8" w:rsidP="008D62C3">
      <w:pPr>
        <w:spacing w:line="480" w:lineRule="auto"/>
        <w:jc w:val="center"/>
        <w:rPr>
          <w:b/>
        </w:rPr>
      </w:pPr>
      <w:commentRangeStart w:id="2"/>
      <w:r>
        <w:rPr>
          <w:b/>
        </w:rPr>
        <w:lastRenderedPageBreak/>
        <w:t>ACKNOWLEDGEMENTS</w:t>
      </w:r>
      <w:commentRangeEnd w:id="2"/>
      <w:r>
        <w:rPr>
          <w:rStyle w:val="CommentReference"/>
        </w:rPr>
        <w:commentReference w:id="2"/>
      </w:r>
    </w:p>
    <w:p w14:paraId="1356F6AE" w14:textId="4FDC9781" w:rsidR="004E0AC8" w:rsidRDefault="008D62C3" w:rsidP="008D62C3">
      <w:pPr>
        <w:spacing w:line="360" w:lineRule="auto"/>
      </w:pPr>
      <w:r w:rsidRPr="008D62C3">
        <w:t>People:</w:t>
      </w:r>
      <w:r w:rsidR="004E0AC8" w:rsidRPr="008D62C3">
        <w:t xml:space="preserve"> </w:t>
      </w:r>
    </w:p>
    <w:p w14:paraId="0E4AD2F6" w14:textId="16206AA3" w:rsidR="008D62C3" w:rsidRDefault="008D62C3" w:rsidP="008D62C3">
      <w:pPr>
        <w:pStyle w:val="ListParagraph"/>
        <w:numPr>
          <w:ilvl w:val="0"/>
          <w:numId w:val="10"/>
        </w:numPr>
        <w:spacing w:line="360" w:lineRule="auto"/>
      </w:pPr>
      <w:r>
        <w:t>Committee</w:t>
      </w:r>
    </w:p>
    <w:p w14:paraId="5CACFFE3" w14:textId="2CE2A7C4" w:rsidR="008D62C3" w:rsidRDefault="008D62C3" w:rsidP="008D62C3">
      <w:pPr>
        <w:pStyle w:val="ListParagraph"/>
        <w:numPr>
          <w:ilvl w:val="1"/>
          <w:numId w:val="10"/>
        </w:numPr>
        <w:spacing w:line="360" w:lineRule="auto"/>
      </w:pPr>
      <w:r>
        <w:t>Neal Cohen</w:t>
      </w:r>
    </w:p>
    <w:p w14:paraId="480B7679" w14:textId="46710A52" w:rsidR="008D62C3" w:rsidRDefault="008D62C3" w:rsidP="008D62C3">
      <w:pPr>
        <w:pStyle w:val="ListParagraph"/>
        <w:numPr>
          <w:ilvl w:val="1"/>
          <w:numId w:val="10"/>
        </w:numPr>
        <w:spacing w:line="360" w:lineRule="auto"/>
      </w:pPr>
      <w:r>
        <w:t>Aron Barbey</w:t>
      </w:r>
    </w:p>
    <w:p w14:paraId="79A5D908" w14:textId="1A1C5368" w:rsidR="008D62C3" w:rsidRDefault="008D62C3" w:rsidP="008D62C3">
      <w:pPr>
        <w:pStyle w:val="ListParagraph"/>
        <w:numPr>
          <w:ilvl w:val="1"/>
          <w:numId w:val="10"/>
        </w:numPr>
        <w:spacing w:line="360" w:lineRule="auto"/>
      </w:pPr>
      <w:r>
        <w:t>Arne Ekstrom</w:t>
      </w:r>
    </w:p>
    <w:p w14:paraId="4BB86A7D" w14:textId="1912CAA5" w:rsidR="008D62C3" w:rsidRDefault="008D62C3" w:rsidP="008D62C3">
      <w:pPr>
        <w:pStyle w:val="ListParagraph"/>
        <w:numPr>
          <w:ilvl w:val="1"/>
          <w:numId w:val="10"/>
        </w:numPr>
        <w:spacing w:line="360" w:lineRule="auto"/>
      </w:pPr>
      <w:r>
        <w:t>Rama Ratnam</w:t>
      </w:r>
    </w:p>
    <w:p w14:paraId="00F4D7D0" w14:textId="014F1C26" w:rsidR="008D62C3" w:rsidRDefault="008D62C3" w:rsidP="008D62C3">
      <w:pPr>
        <w:pStyle w:val="ListParagraph"/>
        <w:numPr>
          <w:ilvl w:val="0"/>
          <w:numId w:val="10"/>
        </w:numPr>
        <w:spacing w:line="360" w:lineRule="auto"/>
      </w:pPr>
      <w:r>
        <w:t>Lab</w:t>
      </w:r>
    </w:p>
    <w:p w14:paraId="3219775E" w14:textId="58D6B9E2" w:rsidR="008D62C3" w:rsidRDefault="008D62C3" w:rsidP="008D62C3">
      <w:pPr>
        <w:pStyle w:val="ListParagraph"/>
        <w:numPr>
          <w:ilvl w:val="1"/>
          <w:numId w:val="10"/>
        </w:numPr>
        <w:spacing w:line="360" w:lineRule="auto"/>
      </w:pPr>
      <w:r>
        <w:t>Patrick Watson</w:t>
      </w:r>
    </w:p>
    <w:p w14:paraId="40A5EF57" w14:textId="4BA720C3" w:rsidR="008D62C3" w:rsidRDefault="008D62C3" w:rsidP="008D62C3">
      <w:pPr>
        <w:pStyle w:val="ListParagraph"/>
        <w:numPr>
          <w:ilvl w:val="1"/>
          <w:numId w:val="10"/>
        </w:numPr>
        <w:spacing w:line="360" w:lineRule="auto"/>
      </w:pPr>
      <w:r>
        <w:t>Michael Dulas</w:t>
      </w:r>
    </w:p>
    <w:p w14:paraId="65A0C58F" w14:textId="01600269" w:rsidR="008D62C3" w:rsidRDefault="008D62C3" w:rsidP="008D62C3">
      <w:pPr>
        <w:pStyle w:val="ListParagraph"/>
        <w:numPr>
          <w:ilvl w:val="1"/>
          <w:numId w:val="10"/>
        </w:numPr>
        <w:spacing w:line="360" w:lineRule="auto"/>
      </w:pPr>
      <w:r>
        <w:t>Hillary Schwarb</w:t>
      </w:r>
    </w:p>
    <w:p w14:paraId="5B4922BA" w14:textId="78FCF79E" w:rsidR="008D62C3" w:rsidRDefault="008D62C3" w:rsidP="008D62C3">
      <w:pPr>
        <w:pStyle w:val="ListParagraph"/>
        <w:numPr>
          <w:ilvl w:val="1"/>
          <w:numId w:val="10"/>
        </w:numPr>
        <w:spacing w:line="360" w:lineRule="auto"/>
      </w:pPr>
      <w:r>
        <w:t>Heather Lucas</w:t>
      </w:r>
    </w:p>
    <w:p w14:paraId="1BB46202" w14:textId="55CBD88F" w:rsidR="008D62C3" w:rsidRDefault="008D62C3" w:rsidP="008D62C3">
      <w:pPr>
        <w:pStyle w:val="ListParagraph"/>
        <w:numPr>
          <w:ilvl w:val="1"/>
          <w:numId w:val="10"/>
        </w:numPr>
        <w:spacing w:line="360" w:lineRule="auto"/>
      </w:pPr>
      <w:r>
        <w:t>Judy Chiu</w:t>
      </w:r>
    </w:p>
    <w:p w14:paraId="083FD931" w14:textId="1F1B70DB" w:rsidR="008D62C3" w:rsidRDefault="008D62C3" w:rsidP="008D62C3">
      <w:pPr>
        <w:pStyle w:val="ListParagraph"/>
        <w:numPr>
          <w:ilvl w:val="1"/>
          <w:numId w:val="10"/>
        </w:numPr>
        <w:spacing w:line="360" w:lineRule="auto"/>
      </w:pPr>
      <w:r>
        <w:t>Kelsey Hassevoort</w:t>
      </w:r>
    </w:p>
    <w:p w14:paraId="7AC54631" w14:textId="5F2C52B4" w:rsidR="008D62C3" w:rsidRDefault="008D62C3" w:rsidP="008D62C3">
      <w:pPr>
        <w:pStyle w:val="ListParagraph"/>
        <w:numPr>
          <w:ilvl w:val="1"/>
          <w:numId w:val="10"/>
        </w:numPr>
        <w:spacing w:line="360" w:lineRule="auto"/>
      </w:pPr>
      <w:r>
        <w:t>John Walker</w:t>
      </w:r>
    </w:p>
    <w:p w14:paraId="426DBEF3" w14:textId="74EB40C9" w:rsidR="008D62C3" w:rsidRDefault="008D62C3" w:rsidP="008D62C3">
      <w:pPr>
        <w:pStyle w:val="ListParagraph"/>
        <w:numPr>
          <w:ilvl w:val="0"/>
          <w:numId w:val="10"/>
        </w:numPr>
        <w:spacing w:line="360" w:lineRule="auto"/>
      </w:pPr>
      <w:r>
        <w:t>Lab Assistants</w:t>
      </w:r>
    </w:p>
    <w:p w14:paraId="68BCA015" w14:textId="216FDDD3" w:rsidR="008D62C3" w:rsidRDefault="008D62C3" w:rsidP="008D62C3">
      <w:pPr>
        <w:pStyle w:val="ListParagraph"/>
        <w:numPr>
          <w:ilvl w:val="1"/>
          <w:numId w:val="10"/>
        </w:numPr>
        <w:spacing w:line="360" w:lineRule="auto"/>
      </w:pPr>
      <w:r>
        <w:t>Nick Parks</w:t>
      </w:r>
    </w:p>
    <w:p w14:paraId="5B9DB74D" w14:textId="15226CE4" w:rsidR="008D62C3" w:rsidRDefault="008D62C3" w:rsidP="008D62C3">
      <w:pPr>
        <w:pStyle w:val="ListParagraph"/>
        <w:numPr>
          <w:ilvl w:val="1"/>
          <w:numId w:val="10"/>
        </w:numPr>
        <w:spacing w:line="360" w:lineRule="auto"/>
      </w:pPr>
      <w:r>
        <w:t>Faizan Khawaja</w:t>
      </w:r>
    </w:p>
    <w:p w14:paraId="64B813DC" w14:textId="4A436337" w:rsidR="008D62C3" w:rsidRDefault="008D62C3" w:rsidP="008D62C3">
      <w:pPr>
        <w:pStyle w:val="ListParagraph"/>
        <w:numPr>
          <w:ilvl w:val="1"/>
          <w:numId w:val="10"/>
        </w:numPr>
        <w:spacing w:line="360" w:lineRule="auto"/>
      </w:pPr>
      <w:r>
        <w:t>Nirav Patel</w:t>
      </w:r>
    </w:p>
    <w:p w14:paraId="62766EAF" w14:textId="5191C199" w:rsidR="008D62C3" w:rsidRDefault="008D62C3" w:rsidP="008D62C3">
      <w:pPr>
        <w:pStyle w:val="ListParagraph"/>
        <w:numPr>
          <w:ilvl w:val="1"/>
          <w:numId w:val="10"/>
        </w:numPr>
        <w:spacing w:line="360" w:lineRule="auto"/>
      </w:pPr>
      <w:r>
        <w:t>Rachel Gonzalez</w:t>
      </w:r>
    </w:p>
    <w:p w14:paraId="5FBCDCED" w14:textId="1F08E661" w:rsidR="008D62C3" w:rsidRDefault="008D62C3" w:rsidP="008D62C3">
      <w:pPr>
        <w:pStyle w:val="ListParagraph"/>
        <w:numPr>
          <w:ilvl w:val="0"/>
          <w:numId w:val="10"/>
        </w:numPr>
        <w:spacing w:line="360" w:lineRule="auto"/>
      </w:pPr>
      <w:r>
        <w:t>Undergrads</w:t>
      </w:r>
    </w:p>
    <w:p w14:paraId="6DB7A84F" w14:textId="28BA525E" w:rsidR="008D62C3" w:rsidRDefault="008D62C3" w:rsidP="008D62C3">
      <w:pPr>
        <w:pStyle w:val="ListParagraph"/>
        <w:numPr>
          <w:ilvl w:val="1"/>
          <w:numId w:val="10"/>
        </w:numPr>
        <w:spacing w:line="360" w:lineRule="auto"/>
      </w:pPr>
      <w:r>
        <w:t>Ezra</w:t>
      </w:r>
      <w:r w:rsidR="008E1645">
        <w:t xml:space="preserve"> Winter-Nelson</w:t>
      </w:r>
    </w:p>
    <w:p w14:paraId="56F7EFBF" w14:textId="77777777" w:rsidR="008E1645" w:rsidRDefault="008E1645" w:rsidP="008E1645">
      <w:pPr>
        <w:pStyle w:val="ListParagraph"/>
        <w:numPr>
          <w:ilvl w:val="1"/>
          <w:numId w:val="10"/>
        </w:numPr>
        <w:spacing w:line="360" w:lineRule="auto"/>
      </w:pPr>
      <w:r w:rsidRPr="008E1645">
        <w:t>Tea Garibovic</w:t>
      </w:r>
    </w:p>
    <w:p w14:paraId="2FC2BED4" w14:textId="77777777" w:rsidR="008E1645" w:rsidRDefault="008E1645" w:rsidP="008E1645">
      <w:pPr>
        <w:pStyle w:val="ListParagraph"/>
        <w:numPr>
          <w:ilvl w:val="1"/>
          <w:numId w:val="10"/>
        </w:numPr>
        <w:spacing w:line="360" w:lineRule="auto"/>
      </w:pPr>
      <w:r w:rsidRPr="008E1645">
        <w:t>Connor Dyer</w:t>
      </w:r>
    </w:p>
    <w:p w14:paraId="5C314E86" w14:textId="77777777" w:rsidR="008E1645" w:rsidRDefault="008E1645" w:rsidP="008E1645">
      <w:pPr>
        <w:pStyle w:val="ListParagraph"/>
        <w:numPr>
          <w:ilvl w:val="1"/>
          <w:numId w:val="10"/>
        </w:numPr>
        <w:spacing w:line="360" w:lineRule="auto"/>
      </w:pPr>
      <w:r w:rsidRPr="008E1645">
        <w:t>Davis Gerew</w:t>
      </w:r>
    </w:p>
    <w:p w14:paraId="77936BD4" w14:textId="77777777" w:rsidR="008E1645" w:rsidRDefault="008E1645" w:rsidP="008E1645">
      <w:pPr>
        <w:pStyle w:val="ListParagraph"/>
        <w:numPr>
          <w:ilvl w:val="1"/>
          <w:numId w:val="10"/>
        </w:numPr>
        <w:spacing w:line="360" w:lineRule="auto"/>
      </w:pPr>
      <w:r w:rsidRPr="008E1645">
        <w:t>Rebecca Golden</w:t>
      </w:r>
    </w:p>
    <w:p w14:paraId="53021671" w14:textId="04E16FD2" w:rsidR="008D62C3" w:rsidRDefault="008E1645" w:rsidP="008E1645">
      <w:pPr>
        <w:pStyle w:val="ListParagraph"/>
        <w:numPr>
          <w:ilvl w:val="1"/>
          <w:numId w:val="10"/>
        </w:numPr>
        <w:spacing w:line="360" w:lineRule="auto"/>
      </w:pPr>
      <w:r w:rsidRPr="008E1645">
        <w:t>Vaughn Hage</w:t>
      </w:r>
    </w:p>
    <w:p w14:paraId="16C46044" w14:textId="77777777" w:rsidR="008E1645" w:rsidRDefault="008E1645" w:rsidP="008E1645">
      <w:pPr>
        <w:pStyle w:val="ListParagraph"/>
        <w:numPr>
          <w:ilvl w:val="1"/>
          <w:numId w:val="10"/>
        </w:numPr>
        <w:spacing w:line="360" w:lineRule="auto"/>
      </w:pPr>
      <w:r w:rsidRPr="008E1645">
        <w:t>Niki Nesnidal</w:t>
      </w:r>
    </w:p>
    <w:p w14:paraId="1D9D1DBC" w14:textId="010BE300" w:rsidR="008D62C3" w:rsidRDefault="008E1645" w:rsidP="008E1645">
      <w:pPr>
        <w:pStyle w:val="ListParagraph"/>
        <w:numPr>
          <w:ilvl w:val="1"/>
          <w:numId w:val="10"/>
        </w:numPr>
        <w:spacing w:line="360" w:lineRule="auto"/>
      </w:pPr>
      <w:r w:rsidRPr="008E1645">
        <w:t>Catherine Schmid</w:t>
      </w:r>
    </w:p>
    <w:p w14:paraId="3C2CBA61" w14:textId="2212464F" w:rsidR="008D62C3" w:rsidRDefault="008D62C3" w:rsidP="008D62C3">
      <w:pPr>
        <w:pStyle w:val="ListParagraph"/>
        <w:numPr>
          <w:ilvl w:val="0"/>
          <w:numId w:val="10"/>
        </w:numPr>
        <w:spacing w:line="360" w:lineRule="auto"/>
      </w:pPr>
      <w:r>
        <w:t>Family</w:t>
      </w:r>
    </w:p>
    <w:p w14:paraId="322011F4" w14:textId="6E2AA2AA" w:rsidR="008E1645" w:rsidRDefault="008E1645" w:rsidP="008E1645">
      <w:pPr>
        <w:pStyle w:val="ListParagraph"/>
        <w:numPr>
          <w:ilvl w:val="1"/>
          <w:numId w:val="10"/>
        </w:numPr>
        <w:spacing w:line="360" w:lineRule="auto"/>
      </w:pPr>
      <w:r>
        <w:t>Cathy Horecka</w:t>
      </w:r>
    </w:p>
    <w:p w14:paraId="74AF4712" w14:textId="14CE36D5" w:rsidR="008E1645" w:rsidRDefault="008E1645" w:rsidP="008E1645">
      <w:pPr>
        <w:pStyle w:val="ListParagraph"/>
        <w:numPr>
          <w:ilvl w:val="1"/>
          <w:numId w:val="10"/>
        </w:numPr>
        <w:spacing w:line="360" w:lineRule="auto"/>
      </w:pPr>
      <w:r>
        <w:lastRenderedPageBreak/>
        <w:t>Mike Horecka</w:t>
      </w:r>
    </w:p>
    <w:p w14:paraId="461A4446" w14:textId="152AD190" w:rsidR="008E1645" w:rsidRDefault="008E1645" w:rsidP="008E1645">
      <w:pPr>
        <w:pStyle w:val="ListParagraph"/>
        <w:numPr>
          <w:ilvl w:val="1"/>
          <w:numId w:val="10"/>
        </w:numPr>
        <w:spacing w:line="360" w:lineRule="auto"/>
      </w:pPr>
      <w:r>
        <w:t>Katie Bares</w:t>
      </w:r>
    </w:p>
    <w:p w14:paraId="26B62EF2" w14:textId="045D2B5C" w:rsidR="008E1645" w:rsidRDefault="008E1645" w:rsidP="008E1645">
      <w:pPr>
        <w:pStyle w:val="ListParagraph"/>
        <w:numPr>
          <w:ilvl w:val="1"/>
          <w:numId w:val="10"/>
        </w:numPr>
        <w:spacing w:line="360" w:lineRule="auto"/>
      </w:pPr>
      <w:r>
        <w:t>The Bares Family</w:t>
      </w:r>
    </w:p>
    <w:p w14:paraId="0555154F" w14:textId="55365DED" w:rsidR="008E1645" w:rsidRDefault="008E1645" w:rsidP="008E1645">
      <w:pPr>
        <w:pStyle w:val="ListParagraph"/>
        <w:numPr>
          <w:ilvl w:val="1"/>
          <w:numId w:val="10"/>
        </w:numPr>
        <w:spacing w:line="360" w:lineRule="auto"/>
      </w:pPr>
      <w:r>
        <w:t>Joanne Bauer</w:t>
      </w:r>
    </w:p>
    <w:p w14:paraId="0D6B0FDB" w14:textId="035430A7" w:rsidR="008E1645" w:rsidRDefault="008E1645" w:rsidP="003F6014">
      <w:pPr>
        <w:pStyle w:val="ListParagraph"/>
        <w:numPr>
          <w:ilvl w:val="1"/>
          <w:numId w:val="10"/>
        </w:numPr>
        <w:spacing w:line="360" w:lineRule="auto"/>
      </w:pPr>
      <w:r>
        <w:t>Bill Bauer</w:t>
      </w:r>
    </w:p>
    <w:p w14:paraId="066CF759" w14:textId="5F4A01B2" w:rsidR="008D62C3" w:rsidRDefault="008D62C3" w:rsidP="008D62C3">
      <w:pPr>
        <w:pStyle w:val="ListParagraph"/>
        <w:numPr>
          <w:ilvl w:val="1"/>
          <w:numId w:val="10"/>
        </w:numPr>
        <w:spacing w:line="360" w:lineRule="auto"/>
      </w:pPr>
      <w:r>
        <w:t>Nipuni Ratnayaka</w:t>
      </w:r>
    </w:p>
    <w:p w14:paraId="35300572" w14:textId="593AF8C2" w:rsidR="008D62C3" w:rsidRDefault="008D62C3" w:rsidP="008D62C3">
      <w:pPr>
        <w:pStyle w:val="ListParagraph"/>
        <w:numPr>
          <w:ilvl w:val="1"/>
          <w:numId w:val="10"/>
        </w:numPr>
        <w:spacing w:line="360" w:lineRule="auto"/>
      </w:pPr>
      <w:r>
        <w:t>Timber Ratnayaka</w:t>
      </w:r>
    </w:p>
    <w:p w14:paraId="466602F8" w14:textId="1E9055B1" w:rsidR="008D62C3" w:rsidRDefault="008D62C3" w:rsidP="008D62C3">
      <w:pPr>
        <w:pStyle w:val="ListParagraph"/>
        <w:numPr>
          <w:ilvl w:val="1"/>
          <w:numId w:val="10"/>
        </w:numPr>
        <w:spacing w:line="360" w:lineRule="auto"/>
      </w:pPr>
      <w:r>
        <w:t>Sashi Horecka</w:t>
      </w:r>
    </w:p>
    <w:p w14:paraId="22343C6C" w14:textId="1F0DA2D3" w:rsidR="008D62C3" w:rsidRDefault="008D62C3" w:rsidP="008D62C3">
      <w:pPr>
        <w:pStyle w:val="ListParagraph"/>
        <w:numPr>
          <w:ilvl w:val="0"/>
          <w:numId w:val="10"/>
        </w:numPr>
        <w:spacing w:line="360" w:lineRule="auto"/>
      </w:pPr>
      <w:r>
        <w:t>Friends</w:t>
      </w:r>
    </w:p>
    <w:p w14:paraId="692C41B5" w14:textId="52A536AB" w:rsidR="008D62C3" w:rsidRDefault="008D62C3" w:rsidP="008D62C3">
      <w:pPr>
        <w:pStyle w:val="ListParagraph"/>
        <w:numPr>
          <w:ilvl w:val="1"/>
          <w:numId w:val="10"/>
        </w:numPr>
        <w:spacing w:line="360" w:lineRule="auto"/>
      </w:pPr>
      <w:r>
        <w:t>Elizabeth Davis</w:t>
      </w:r>
    </w:p>
    <w:p w14:paraId="272F14BD" w14:textId="3260AEE8" w:rsidR="008D62C3" w:rsidRDefault="008D62C3" w:rsidP="008D62C3">
      <w:pPr>
        <w:pStyle w:val="ListParagraph"/>
        <w:numPr>
          <w:ilvl w:val="1"/>
          <w:numId w:val="10"/>
        </w:numPr>
        <w:spacing w:line="360" w:lineRule="auto"/>
      </w:pPr>
      <w:r>
        <w:t>Angie Bustamante</w:t>
      </w:r>
    </w:p>
    <w:p w14:paraId="4222CAFB" w14:textId="2B207B70" w:rsidR="008D62C3" w:rsidRDefault="008D62C3" w:rsidP="008D62C3">
      <w:pPr>
        <w:pStyle w:val="ListParagraph"/>
        <w:numPr>
          <w:ilvl w:val="1"/>
          <w:numId w:val="10"/>
        </w:numPr>
        <w:spacing w:line="360" w:lineRule="auto"/>
      </w:pPr>
      <w:r>
        <w:t>Carly Drzewiecki</w:t>
      </w:r>
    </w:p>
    <w:p w14:paraId="182C48D7" w14:textId="7DCDC443" w:rsidR="008D62C3" w:rsidRDefault="008D62C3" w:rsidP="008D62C3">
      <w:pPr>
        <w:pStyle w:val="ListParagraph"/>
        <w:numPr>
          <w:ilvl w:val="1"/>
          <w:numId w:val="10"/>
        </w:numPr>
        <w:spacing w:line="360" w:lineRule="auto"/>
      </w:pPr>
      <w:r>
        <w:t>Francheska Morganti-Nieves</w:t>
      </w:r>
    </w:p>
    <w:p w14:paraId="59EF2A16" w14:textId="372CBF9D" w:rsidR="008D62C3" w:rsidRDefault="008D62C3" w:rsidP="008D62C3">
      <w:pPr>
        <w:pStyle w:val="ListParagraph"/>
        <w:numPr>
          <w:ilvl w:val="1"/>
          <w:numId w:val="10"/>
        </w:numPr>
        <w:spacing w:line="360" w:lineRule="auto"/>
      </w:pPr>
      <w:r>
        <w:t>Lydia Nguyen</w:t>
      </w:r>
    </w:p>
    <w:p w14:paraId="4ABFC945" w14:textId="6E39D8F1" w:rsidR="008D62C3" w:rsidRDefault="008D62C3" w:rsidP="008D62C3">
      <w:pPr>
        <w:pStyle w:val="ListParagraph"/>
        <w:numPr>
          <w:ilvl w:val="1"/>
          <w:numId w:val="10"/>
        </w:numPr>
        <w:spacing w:line="360" w:lineRule="auto"/>
      </w:pPr>
      <w:r>
        <w:t>Brett Velez</w:t>
      </w:r>
    </w:p>
    <w:p w14:paraId="3C447BAE" w14:textId="182884B2" w:rsidR="008D62C3" w:rsidRDefault="008D62C3" w:rsidP="008D62C3">
      <w:pPr>
        <w:pStyle w:val="ListParagraph"/>
        <w:numPr>
          <w:ilvl w:val="1"/>
          <w:numId w:val="10"/>
        </w:numPr>
        <w:spacing w:line="360" w:lineRule="auto"/>
      </w:pPr>
      <w:r>
        <w:t>Stephen Fleming</w:t>
      </w:r>
    </w:p>
    <w:p w14:paraId="65777136" w14:textId="383DB604" w:rsidR="008D62C3" w:rsidRDefault="008D62C3" w:rsidP="008D62C3">
      <w:pPr>
        <w:pStyle w:val="ListParagraph"/>
        <w:numPr>
          <w:ilvl w:val="0"/>
          <w:numId w:val="10"/>
        </w:numPr>
        <w:spacing w:line="360" w:lineRule="auto"/>
      </w:pPr>
      <w:r>
        <w:t>Home Friends</w:t>
      </w:r>
    </w:p>
    <w:p w14:paraId="327C9856" w14:textId="7D4A12B3" w:rsidR="008D62C3" w:rsidRDefault="008D62C3" w:rsidP="008D62C3">
      <w:pPr>
        <w:pStyle w:val="ListParagraph"/>
        <w:numPr>
          <w:ilvl w:val="1"/>
          <w:numId w:val="10"/>
        </w:numPr>
        <w:spacing w:line="360" w:lineRule="auto"/>
      </w:pPr>
      <w:r>
        <w:t>Kevin Behlmann</w:t>
      </w:r>
    </w:p>
    <w:p w14:paraId="1DBC6925" w14:textId="46CA10F7" w:rsidR="008D62C3" w:rsidRDefault="008D62C3" w:rsidP="008D62C3">
      <w:pPr>
        <w:pStyle w:val="ListParagraph"/>
        <w:numPr>
          <w:ilvl w:val="1"/>
          <w:numId w:val="10"/>
        </w:numPr>
        <w:spacing w:line="360" w:lineRule="auto"/>
      </w:pPr>
      <w:r>
        <w:t>Chris Martin</w:t>
      </w:r>
    </w:p>
    <w:p w14:paraId="50F9B3DD" w14:textId="345DD177" w:rsidR="008D62C3" w:rsidRDefault="008D62C3" w:rsidP="008D62C3">
      <w:pPr>
        <w:pStyle w:val="ListParagraph"/>
        <w:numPr>
          <w:ilvl w:val="1"/>
          <w:numId w:val="10"/>
        </w:numPr>
        <w:spacing w:line="360" w:lineRule="auto"/>
      </w:pPr>
      <w:r>
        <w:t>D</w:t>
      </w:r>
      <w:r w:rsidRPr="008D62C3">
        <w:t xml:space="preserve">ivya </w:t>
      </w:r>
      <w:r>
        <w:t>J</w:t>
      </w:r>
      <w:r w:rsidRPr="008D62C3">
        <w:t>anardhanan</w:t>
      </w:r>
    </w:p>
    <w:p w14:paraId="0E399614" w14:textId="4648EDDE" w:rsidR="008D62C3" w:rsidRDefault="008D62C3" w:rsidP="008D62C3">
      <w:pPr>
        <w:pStyle w:val="ListParagraph"/>
        <w:numPr>
          <w:ilvl w:val="1"/>
          <w:numId w:val="10"/>
        </w:numPr>
        <w:spacing w:line="360" w:lineRule="auto"/>
      </w:pPr>
      <w:r>
        <w:t>B</w:t>
      </w:r>
      <w:r w:rsidRPr="008D62C3">
        <w:t xml:space="preserve">rette </w:t>
      </w:r>
      <w:r>
        <w:t>H</w:t>
      </w:r>
      <w:r w:rsidRPr="008D62C3">
        <w:t>annigan</w:t>
      </w:r>
    </w:p>
    <w:p w14:paraId="76DA384F" w14:textId="12C81A53" w:rsidR="008D62C3" w:rsidRDefault="008D62C3" w:rsidP="008D62C3">
      <w:pPr>
        <w:pStyle w:val="ListParagraph"/>
        <w:numPr>
          <w:ilvl w:val="1"/>
          <w:numId w:val="10"/>
        </w:numPr>
        <w:spacing w:line="360" w:lineRule="auto"/>
      </w:pPr>
      <w:r>
        <w:t>E</w:t>
      </w:r>
      <w:r w:rsidRPr="008D62C3">
        <w:t xml:space="preserve">ric </w:t>
      </w:r>
      <w:r>
        <w:t>Hofstetter</w:t>
      </w:r>
    </w:p>
    <w:p w14:paraId="31587249" w14:textId="01DCB623" w:rsidR="008D62C3" w:rsidRPr="008D62C3" w:rsidRDefault="008D62C3" w:rsidP="00A532A4">
      <w:pPr>
        <w:pStyle w:val="ListParagraph"/>
        <w:numPr>
          <w:ilvl w:val="1"/>
          <w:numId w:val="10"/>
        </w:numPr>
        <w:spacing w:line="360" w:lineRule="auto"/>
      </w:pPr>
      <w:r>
        <w:t>Sarah H</w:t>
      </w:r>
      <w:r w:rsidRPr="008D62C3">
        <w:t>ofstetter</w:t>
      </w:r>
    </w:p>
    <w:p w14:paraId="1015E691" w14:textId="0A422EF5" w:rsidR="004E0AC8" w:rsidRDefault="004E0AC8">
      <w:r>
        <w:br w:type="page"/>
      </w:r>
    </w:p>
    <w:p w14:paraId="441A774A" w14:textId="77777777" w:rsidR="004E0AC8" w:rsidRDefault="004E0AC8" w:rsidP="004E0AC8">
      <w:pPr>
        <w:spacing w:line="480" w:lineRule="auto"/>
      </w:pPr>
    </w:p>
    <w:p w14:paraId="465F292D" w14:textId="77777777" w:rsidR="004E0AC8" w:rsidRDefault="004E0AC8" w:rsidP="004E0AC8">
      <w:pPr>
        <w:spacing w:line="480" w:lineRule="auto"/>
      </w:pPr>
    </w:p>
    <w:p w14:paraId="4BBB8547" w14:textId="77777777" w:rsidR="004E0AC8" w:rsidRDefault="004E0AC8" w:rsidP="004E0AC8">
      <w:pPr>
        <w:spacing w:line="480" w:lineRule="auto"/>
      </w:pPr>
    </w:p>
    <w:p w14:paraId="73F4DE24" w14:textId="77777777" w:rsidR="004E0AC8" w:rsidRDefault="004E0AC8" w:rsidP="004E0AC8">
      <w:pPr>
        <w:spacing w:line="480" w:lineRule="auto"/>
      </w:pPr>
    </w:p>
    <w:p w14:paraId="13FAF3C2" w14:textId="77777777" w:rsidR="004E0AC8" w:rsidRDefault="004E0AC8" w:rsidP="004E0AC8">
      <w:pPr>
        <w:spacing w:line="480" w:lineRule="auto"/>
      </w:pPr>
    </w:p>
    <w:p w14:paraId="1D660384" w14:textId="77777777" w:rsidR="004E0AC8" w:rsidRDefault="004E0AC8" w:rsidP="004E0AC8">
      <w:pPr>
        <w:spacing w:line="480" w:lineRule="auto"/>
      </w:pPr>
    </w:p>
    <w:p w14:paraId="6DA18E9B" w14:textId="77777777" w:rsidR="004E0AC8" w:rsidRDefault="004E0AC8" w:rsidP="004E0AC8">
      <w:pPr>
        <w:spacing w:line="480" w:lineRule="auto"/>
      </w:pPr>
    </w:p>
    <w:p w14:paraId="69E8BE3A" w14:textId="77777777" w:rsidR="004E0AC8" w:rsidRDefault="004E0AC8" w:rsidP="004E0AC8">
      <w:pPr>
        <w:spacing w:line="480" w:lineRule="auto"/>
      </w:pPr>
    </w:p>
    <w:p w14:paraId="20D6A2E5" w14:textId="77777777" w:rsidR="004E0AC8" w:rsidRDefault="004E0AC8" w:rsidP="004E0AC8">
      <w:pPr>
        <w:spacing w:line="480" w:lineRule="auto"/>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5D861FE4" w14:textId="66741510"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14:paraId="645C9FDD" w14:textId="6746D4A9" w:rsidR="00DA6AEA" w:rsidRDefault="00DA6AEA">
          <w:pPr>
            <w:pStyle w:val="TOCHeading"/>
          </w:pPr>
          <w:r>
            <w:t>Contents</w:t>
          </w:r>
        </w:p>
        <w:p w14:paraId="419572B0" w14:textId="10BB9622" w:rsidR="002054AC"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5879076" w:history="1">
            <w:r w:rsidR="002054AC" w:rsidRPr="00497010">
              <w:rPr>
                <w:rStyle w:val="Hyperlink"/>
                <w:noProof/>
              </w:rPr>
              <w:t>Chapter 1: General Introduction</w:t>
            </w:r>
            <w:r w:rsidR="002054AC">
              <w:rPr>
                <w:noProof/>
                <w:webHidden/>
              </w:rPr>
              <w:tab/>
            </w:r>
            <w:r w:rsidR="002054AC">
              <w:rPr>
                <w:noProof/>
                <w:webHidden/>
              </w:rPr>
              <w:fldChar w:fldCharType="begin"/>
            </w:r>
            <w:r w:rsidR="002054AC">
              <w:rPr>
                <w:noProof/>
                <w:webHidden/>
              </w:rPr>
              <w:instrText xml:space="preserve"> PAGEREF _Toc505879076 \h </w:instrText>
            </w:r>
            <w:r w:rsidR="002054AC">
              <w:rPr>
                <w:noProof/>
                <w:webHidden/>
              </w:rPr>
            </w:r>
            <w:r w:rsidR="002054AC">
              <w:rPr>
                <w:noProof/>
                <w:webHidden/>
              </w:rPr>
              <w:fldChar w:fldCharType="separate"/>
            </w:r>
            <w:r w:rsidR="002054AC">
              <w:rPr>
                <w:noProof/>
                <w:webHidden/>
              </w:rPr>
              <w:t>1</w:t>
            </w:r>
            <w:r w:rsidR="002054AC">
              <w:rPr>
                <w:noProof/>
                <w:webHidden/>
              </w:rPr>
              <w:fldChar w:fldCharType="end"/>
            </w:r>
          </w:hyperlink>
        </w:p>
        <w:p w14:paraId="1D5DAC52" w14:textId="3CB07058" w:rsidR="002054AC" w:rsidRDefault="00BB2FF0">
          <w:pPr>
            <w:pStyle w:val="TOC2"/>
            <w:tabs>
              <w:tab w:val="right" w:leader="dot" w:pos="9350"/>
            </w:tabs>
            <w:rPr>
              <w:rFonts w:eastAsiaTheme="minorEastAsia"/>
              <w:noProof/>
            </w:rPr>
          </w:pPr>
          <w:hyperlink w:anchor="_Toc505879077" w:history="1">
            <w:r w:rsidR="002054AC" w:rsidRPr="00497010">
              <w:rPr>
                <w:rStyle w:val="Hyperlink"/>
                <w:noProof/>
              </w:rPr>
              <w:t>1.1 Domains and Entities: Building Systematic Understanding of Reconstruction</w:t>
            </w:r>
            <w:r w:rsidR="002054AC">
              <w:rPr>
                <w:noProof/>
                <w:webHidden/>
              </w:rPr>
              <w:tab/>
            </w:r>
            <w:r w:rsidR="002054AC">
              <w:rPr>
                <w:noProof/>
                <w:webHidden/>
              </w:rPr>
              <w:fldChar w:fldCharType="begin"/>
            </w:r>
            <w:r w:rsidR="002054AC">
              <w:rPr>
                <w:noProof/>
                <w:webHidden/>
              </w:rPr>
              <w:instrText xml:space="preserve"> PAGEREF _Toc505879077 \h </w:instrText>
            </w:r>
            <w:r w:rsidR="002054AC">
              <w:rPr>
                <w:noProof/>
                <w:webHidden/>
              </w:rPr>
            </w:r>
            <w:r w:rsidR="002054AC">
              <w:rPr>
                <w:noProof/>
                <w:webHidden/>
              </w:rPr>
              <w:fldChar w:fldCharType="separate"/>
            </w:r>
            <w:r w:rsidR="002054AC">
              <w:rPr>
                <w:noProof/>
                <w:webHidden/>
              </w:rPr>
              <w:t>3</w:t>
            </w:r>
            <w:r w:rsidR="002054AC">
              <w:rPr>
                <w:noProof/>
                <w:webHidden/>
              </w:rPr>
              <w:fldChar w:fldCharType="end"/>
            </w:r>
          </w:hyperlink>
        </w:p>
        <w:p w14:paraId="2DA88C39" w14:textId="48466695" w:rsidR="002054AC" w:rsidRDefault="00BB2FF0">
          <w:pPr>
            <w:pStyle w:val="TOC2"/>
            <w:tabs>
              <w:tab w:val="right" w:leader="dot" w:pos="9350"/>
            </w:tabs>
            <w:rPr>
              <w:rFonts w:eastAsiaTheme="minorEastAsia"/>
              <w:noProof/>
            </w:rPr>
          </w:pPr>
          <w:hyperlink w:anchor="_Toc505879078" w:history="1">
            <w:r w:rsidR="002054AC" w:rsidRPr="00497010">
              <w:rPr>
                <w:rStyle w:val="Hyperlink"/>
                <w:noProof/>
              </w:rPr>
              <w:t>1.2 Overview of Chapters</w:t>
            </w:r>
            <w:r w:rsidR="002054AC">
              <w:rPr>
                <w:noProof/>
                <w:webHidden/>
              </w:rPr>
              <w:tab/>
            </w:r>
            <w:r w:rsidR="002054AC">
              <w:rPr>
                <w:noProof/>
                <w:webHidden/>
              </w:rPr>
              <w:fldChar w:fldCharType="begin"/>
            </w:r>
            <w:r w:rsidR="002054AC">
              <w:rPr>
                <w:noProof/>
                <w:webHidden/>
              </w:rPr>
              <w:instrText xml:space="preserve"> PAGEREF _Toc505879078 \h </w:instrText>
            </w:r>
            <w:r w:rsidR="002054AC">
              <w:rPr>
                <w:noProof/>
                <w:webHidden/>
              </w:rPr>
            </w:r>
            <w:r w:rsidR="002054AC">
              <w:rPr>
                <w:noProof/>
                <w:webHidden/>
              </w:rPr>
              <w:fldChar w:fldCharType="separate"/>
            </w:r>
            <w:r w:rsidR="002054AC">
              <w:rPr>
                <w:noProof/>
                <w:webHidden/>
              </w:rPr>
              <w:t>12</w:t>
            </w:r>
            <w:r w:rsidR="002054AC">
              <w:rPr>
                <w:noProof/>
                <w:webHidden/>
              </w:rPr>
              <w:fldChar w:fldCharType="end"/>
            </w:r>
          </w:hyperlink>
        </w:p>
        <w:p w14:paraId="361836A8" w14:textId="4EFDA184" w:rsidR="002054AC" w:rsidRDefault="00BB2FF0">
          <w:pPr>
            <w:pStyle w:val="TOC1"/>
            <w:tabs>
              <w:tab w:val="right" w:leader="dot" w:pos="9350"/>
            </w:tabs>
            <w:rPr>
              <w:rFonts w:eastAsiaTheme="minorEastAsia"/>
              <w:noProof/>
            </w:rPr>
          </w:pPr>
          <w:hyperlink w:anchor="_Toc505879079" w:history="1">
            <w:r w:rsidR="002054AC" w:rsidRPr="00497010">
              <w:rPr>
                <w:rStyle w:val="Hyperlink"/>
                <w:noProof/>
              </w:rPr>
              <w:t>Chapter 2: Reconstructing Relational Information</w:t>
            </w:r>
            <w:r w:rsidR="002054AC">
              <w:rPr>
                <w:noProof/>
                <w:webHidden/>
              </w:rPr>
              <w:tab/>
            </w:r>
            <w:r w:rsidR="002054AC">
              <w:rPr>
                <w:noProof/>
                <w:webHidden/>
              </w:rPr>
              <w:fldChar w:fldCharType="begin"/>
            </w:r>
            <w:r w:rsidR="002054AC">
              <w:rPr>
                <w:noProof/>
                <w:webHidden/>
              </w:rPr>
              <w:instrText xml:space="preserve"> PAGEREF _Toc505879079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59F59D9A" w14:textId="3D4B20D1" w:rsidR="002054AC" w:rsidRDefault="00BB2FF0">
          <w:pPr>
            <w:pStyle w:val="TOC2"/>
            <w:tabs>
              <w:tab w:val="right" w:leader="dot" w:pos="9350"/>
            </w:tabs>
            <w:rPr>
              <w:rFonts w:eastAsiaTheme="minorEastAsia"/>
              <w:noProof/>
            </w:rPr>
          </w:pPr>
          <w:hyperlink w:anchor="_Toc505879080" w:history="1">
            <w:r w:rsidR="002054AC" w:rsidRPr="00497010">
              <w:rPr>
                <w:rStyle w:val="Hyperlink"/>
                <w:noProof/>
              </w:rPr>
              <w:t>2.1 Introduction</w:t>
            </w:r>
            <w:r w:rsidR="002054AC">
              <w:rPr>
                <w:noProof/>
                <w:webHidden/>
              </w:rPr>
              <w:tab/>
            </w:r>
            <w:r w:rsidR="002054AC">
              <w:rPr>
                <w:noProof/>
                <w:webHidden/>
              </w:rPr>
              <w:fldChar w:fldCharType="begin"/>
            </w:r>
            <w:r w:rsidR="002054AC">
              <w:rPr>
                <w:noProof/>
                <w:webHidden/>
              </w:rPr>
              <w:instrText xml:space="preserve"> PAGEREF _Toc505879080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3EABFD3B" w14:textId="1F474DAF" w:rsidR="002054AC" w:rsidRDefault="00BB2FF0">
          <w:pPr>
            <w:pStyle w:val="TOC2"/>
            <w:tabs>
              <w:tab w:val="right" w:leader="dot" w:pos="9350"/>
            </w:tabs>
            <w:rPr>
              <w:rFonts w:eastAsiaTheme="minorEastAsia"/>
              <w:noProof/>
            </w:rPr>
          </w:pPr>
          <w:hyperlink w:anchor="_Toc505879081" w:history="1">
            <w:r w:rsidR="002054AC" w:rsidRPr="00497010">
              <w:rPr>
                <w:rStyle w:val="Hyperlink"/>
                <w:noProof/>
              </w:rPr>
              <w:t>2.2 Materials and Methods</w:t>
            </w:r>
            <w:r w:rsidR="002054AC">
              <w:rPr>
                <w:noProof/>
                <w:webHidden/>
              </w:rPr>
              <w:tab/>
            </w:r>
            <w:r w:rsidR="002054AC">
              <w:rPr>
                <w:noProof/>
                <w:webHidden/>
              </w:rPr>
              <w:fldChar w:fldCharType="begin"/>
            </w:r>
            <w:r w:rsidR="002054AC">
              <w:rPr>
                <w:noProof/>
                <w:webHidden/>
              </w:rPr>
              <w:instrText xml:space="preserve"> PAGEREF _Toc505879081 \h </w:instrText>
            </w:r>
            <w:r w:rsidR="002054AC">
              <w:rPr>
                <w:noProof/>
                <w:webHidden/>
              </w:rPr>
            </w:r>
            <w:r w:rsidR="002054AC">
              <w:rPr>
                <w:noProof/>
                <w:webHidden/>
              </w:rPr>
              <w:fldChar w:fldCharType="separate"/>
            </w:r>
            <w:r w:rsidR="002054AC">
              <w:rPr>
                <w:noProof/>
                <w:webHidden/>
              </w:rPr>
              <w:t>19</w:t>
            </w:r>
            <w:r w:rsidR="002054AC">
              <w:rPr>
                <w:noProof/>
                <w:webHidden/>
              </w:rPr>
              <w:fldChar w:fldCharType="end"/>
            </w:r>
          </w:hyperlink>
        </w:p>
        <w:p w14:paraId="671E8391" w14:textId="6EE8ABB8" w:rsidR="002054AC" w:rsidRDefault="00BB2FF0">
          <w:pPr>
            <w:pStyle w:val="TOC2"/>
            <w:tabs>
              <w:tab w:val="right" w:leader="dot" w:pos="9350"/>
            </w:tabs>
            <w:rPr>
              <w:rFonts w:eastAsiaTheme="minorEastAsia"/>
              <w:noProof/>
            </w:rPr>
          </w:pPr>
          <w:hyperlink w:anchor="_Toc505879082" w:history="1">
            <w:r w:rsidR="002054AC" w:rsidRPr="00497010">
              <w:rPr>
                <w:rStyle w:val="Hyperlink"/>
                <w:noProof/>
              </w:rPr>
              <w:t>2.3 Results</w:t>
            </w:r>
            <w:r w:rsidR="002054AC">
              <w:rPr>
                <w:noProof/>
                <w:webHidden/>
              </w:rPr>
              <w:tab/>
            </w:r>
            <w:r w:rsidR="002054AC">
              <w:rPr>
                <w:noProof/>
                <w:webHidden/>
              </w:rPr>
              <w:fldChar w:fldCharType="begin"/>
            </w:r>
            <w:r w:rsidR="002054AC">
              <w:rPr>
                <w:noProof/>
                <w:webHidden/>
              </w:rPr>
              <w:instrText xml:space="preserve"> PAGEREF _Toc505879082 \h </w:instrText>
            </w:r>
            <w:r w:rsidR="002054AC">
              <w:rPr>
                <w:noProof/>
                <w:webHidden/>
              </w:rPr>
            </w:r>
            <w:r w:rsidR="002054AC">
              <w:rPr>
                <w:noProof/>
                <w:webHidden/>
              </w:rPr>
              <w:fldChar w:fldCharType="separate"/>
            </w:r>
            <w:r w:rsidR="002054AC">
              <w:rPr>
                <w:noProof/>
                <w:webHidden/>
              </w:rPr>
              <w:t>26</w:t>
            </w:r>
            <w:r w:rsidR="002054AC">
              <w:rPr>
                <w:noProof/>
                <w:webHidden/>
              </w:rPr>
              <w:fldChar w:fldCharType="end"/>
            </w:r>
          </w:hyperlink>
        </w:p>
        <w:p w14:paraId="18AA484A" w14:textId="637B380D" w:rsidR="002054AC" w:rsidRDefault="00BB2FF0">
          <w:pPr>
            <w:pStyle w:val="TOC2"/>
            <w:tabs>
              <w:tab w:val="right" w:leader="dot" w:pos="9350"/>
            </w:tabs>
            <w:rPr>
              <w:rFonts w:eastAsiaTheme="minorEastAsia"/>
              <w:noProof/>
            </w:rPr>
          </w:pPr>
          <w:hyperlink w:anchor="_Toc505879083" w:history="1">
            <w:r w:rsidR="002054AC" w:rsidRPr="00497010">
              <w:rPr>
                <w:rStyle w:val="Hyperlink"/>
                <w:noProof/>
              </w:rPr>
              <w:t>2.4 Discussion</w:t>
            </w:r>
            <w:r w:rsidR="002054AC">
              <w:rPr>
                <w:noProof/>
                <w:webHidden/>
              </w:rPr>
              <w:tab/>
            </w:r>
            <w:r w:rsidR="002054AC">
              <w:rPr>
                <w:noProof/>
                <w:webHidden/>
              </w:rPr>
              <w:fldChar w:fldCharType="begin"/>
            </w:r>
            <w:r w:rsidR="002054AC">
              <w:rPr>
                <w:noProof/>
                <w:webHidden/>
              </w:rPr>
              <w:instrText xml:space="preserve"> PAGEREF _Toc505879083 \h </w:instrText>
            </w:r>
            <w:r w:rsidR="002054AC">
              <w:rPr>
                <w:noProof/>
                <w:webHidden/>
              </w:rPr>
            </w:r>
            <w:r w:rsidR="002054AC">
              <w:rPr>
                <w:noProof/>
                <w:webHidden/>
              </w:rPr>
              <w:fldChar w:fldCharType="separate"/>
            </w:r>
            <w:r w:rsidR="002054AC">
              <w:rPr>
                <w:noProof/>
                <w:webHidden/>
              </w:rPr>
              <w:t>30</w:t>
            </w:r>
            <w:r w:rsidR="002054AC">
              <w:rPr>
                <w:noProof/>
                <w:webHidden/>
              </w:rPr>
              <w:fldChar w:fldCharType="end"/>
            </w:r>
          </w:hyperlink>
        </w:p>
        <w:p w14:paraId="57A406F6" w14:textId="1BDAD223" w:rsidR="002054AC" w:rsidRDefault="00BB2FF0">
          <w:pPr>
            <w:pStyle w:val="TOC1"/>
            <w:tabs>
              <w:tab w:val="right" w:leader="dot" w:pos="9350"/>
            </w:tabs>
            <w:rPr>
              <w:rFonts w:eastAsiaTheme="minorEastAsia"/>
              <w:noProof/>
            </w:rPr>
          </w:pPr>
          <w:hyperlink w:anchor="_Toc505879084" w:history="1">
            <w:r w:rsidR="002054AC" w:rsidRPr="00497010">
              <w:rPr>
                <w:rStyle w:val="Hyperlink"/>
                <w:noProof/>
              </w:rPr>
              <w:t>Chapter 3: Memory during Time Travel: Spatiotemporal Navigation, Contextual Boundaries, and Relational Memory Errors in Virtual Reality</w:t>
            </w:r>
            <w:r w:rsidR="002054AC">
              <w:rPr>
                <w:noProof/>
                <w:webHidden/>
              </w:rPr>
              <w:tab/>
            </w:r>
            <w:r w:rsidR="002054AC">
              <w:rPr>
                <w:noProof/>
                <w:webHidden/>
              </w:rPr>
              <w:fldChar w:fldCharType="begin"/>
            </w:r>
            <w:r w:rsidR="002054AC">
              <w:rPr>
                <w:noProof/>
                <w:webHidden/>
              </w:rPr>
              <w:instrText xml:space="preserve"> PAGEREF _Toc505879084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AAC0187" w14:textId="2EAF98DD" w:rsidR="002054AC" w:rsidRDefault="00BB2FF0">
          <w:pPr>
            <w:pStyle w:val="TOC2"/>
            <w:tabs>
              <w:tab w:val="right" w:leader="dot" w:pos="9350"/>
            </w:tabs>
            <w:rPr>
              <w:rFonts w:eastAsiaTheme="minorEastAsia"/>
              <w:noProof/>
            </w:rPr>
          </w:pPr>
          <w:hyperlink w:anchor="_Toc505879085" w:history="1">
            <w:r w:rsidR="002054AC" w:rsidRPr="00497010">
              <w:rPr>
                <w:rStyle w:val="Hyperlink"/>
                <w:noProof/>
              </w:rPr>
              <w:t>3.1 Introduction</w:t>
            </w:r>
            <w:r w:rsidR="002054AC">
              <w:rPr>
                <w:noProof/>
                <w:webHidden/>
              </w:rPr>
              <w:tab/>
            </w:r>
            <w:r w:rsidR="002054AC">
              <w:rPr>
                <w:noProof/>
                <w:webHidden/>
              </w:rPr>
              <w:fldChar w:fldCharType="begin"/>
            </w:r>
            <w:r w:rsidR="002054AC">
              <w:rPr>
                <w:noProof/>
                <w:webHidden/>
              </w:rPr>
              <w:instrText xml:space="preserve"> PAGEREF _Toc505879085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3C3830A" w14:textId="05746BE7" w:rsidR="002054AC" w:rsidRDefault="00BB2FF0">
          <w:pPr>
            <w:pStyle w:val="TOC2"/>
            <w:tabs>
              <w:tab w:val="right" w:leader="dot" w:pos="9350"/>
            </w:tabs>
            <w:rPr>
              <w:rFonts w:eastAsiaTheme="minorEastAsia"/>
              <w:noProof/>
            </w:rPr>
          </w:pPr>
          <w:hyperlink w:anchor="_Toc505879086" w:history="1">
            <w:r w:rsidR="002054AC" w:rsidRPr="00497010">
              <w:rPr>
                <w:rStyle w:val="Hyperlink"/>
                <w:noProof/>
              </w:rPr>
              <w:t>3.2 Methods</w:t>
            </w:r>
            <w:r w:rsidR="002054AC">
              <w:rPr>
                <w:noProof/>
                <w:webHidden/>
              </w:rPr>
              <w:tab/>
            </w:r>
            <w:r w:rsidR="002054AC">
              <w:rPr>
                <w:noProof/>
                <w:webHidden/>
              </w:rPr>
              <w:fldChar w:fldCharType="begin"/>
            </w:r>
            <w:r w:rsidR="002054AC">
              <w:rPr>
                <w:noProof/>
                <w:webHidden/>
              </w:rPr>
              <w:instrText xml:space="preserve"> PAGEREF _Toc505879086 \h </w:instrText>
            </w:r>
            <w:r w:rsidR="002054AC">
              <w:rPr>
                <w:noProof/>
                <w:webHidden/>
              </w:rPr>
            </w:r>
            <w:r w:rsidR="002054AC">
              <w:rPr>
                <w:noProof/>
                <w:webHidden/>
              </w:rPr>
              <w:fldChar w:fldCharType="separate"/>
            </w:r>
            <w:r w:rsidR="002054AC">
              <w:rPr>
                <w:noProof/>
                <w:webHidden/>
              </w:rPr>
              <w:t>37</w:t>
            </w:r>
            <w:r w:rsidR="002054AC">
              <w:rPr>
                <w:noProof/>
                <w:webHidden/>
              </w:rPr>
              <w:fldChar w:fldCharType="end"/>
            </w:r>
          </w:hyperlink>
        </w:p>
        <w:p w14:paraId="3E86FF28" w14:textId="66CEBD70" w:rsidR="002054AC" w:rsidRDefault="00BB2FF0">
          <w:pPr>
            <w:pStyle w:val="TOC2"/>
            <w:tabs>
              <w:tab w:val="right" w:leader="dot" w:pos="9350"/>
            </w:tabs>
            <w:rPr>
              <w:rFonts w:eastAsiaTheme="minorEastAsia"/>
              <w:noProof/>
            </w:rPr>
          </w:pPr>
          <w:hyperlink w:anchor="_Toc505879087" w:history="1">
            <w:r w:rsidR="002054AC" w:rsidRPr="00497010">
              <w:rPr>
                <w:rStyle w:val="Hyperlink"/>
                <w:noProof/>
              </w:rPr>
              <w:t>3.3 Results</w:t>
            </w:r>
            <w:r w:rsidR="002054AC">
              <w:rPr>
                <w:noProof/>
                <w:webHidden/>
              </w:rPr>
              <w:tab/>
            </w:r>
            <w:r w:rsidR="002054AC">
              <w:rPr>
                <w:noProof/>
                <w:webHidden/>
              </w:rPr>
              <w:fldChar w:fldCharType="begin"/>
            </w:r>
            <w:r w:rsidR="002054AC">
              <w:rPr>
                <w:noProof/>
                <w:webHidden/>
              </w:rPr>
              <w:instrText xml:space="preserve"> PAGEREF _Toc505879087 \h </w:instrText>
            </w:r>
            <w:r w:rsidR="002054AC">
              <w:rPr>
                <w:noProof/>
                <w:webHidden/>
              </w:rPr>
            </w:r>
            <w:r w:rsidR="002054AC">
              <w:rPr>
                <w:noProof/>
                <w:webHidden/>
              </w:rPr>
              <w:fldChar w:fldCharType="separate"/>
            </w:r>
            <w:r w:rsidR="002054AC">
              <w:rPr>
                <w:noProof/>
                <w:webHidden/>
              </w:rPr>
              <w:t>40</w:t>
            </w:r>
            <w:r w:rsidR="002054AC">
              <w:rPr>
                <w:noProof/>
                <w:webHidden/>
              </w:rPr>
              <w:fldChar w:fldCharType="end"/>
            </w:r>
          </w:hyperlink>
        </w:p>
        <w:p w14:paraId="5BF78A48" w14:textId="65DDAF2E" w:rsidR="002054AC" w:rsidRDefault="00BB2FF0">
          <w:pPr>
            <w:pStyle w:val="TOC2"/>
            <w:tabs>
              <w:tab w:val="right" w:leader="dot" w:pos="9350"/>
            </w:tabs>
            <w:rPr>
              <w:rFonts w:eastAsiaTheme="minorEastAsia"/>
              <w:noProof/>
            </w:rPr>
          </w:pPr>
          <w:hyperlink w:anchor="_Toc505879088" w:history="1">
            <w:r w:rsidR="002054AC" w:rsidRPr="00497010">
              <w:rPr>
                <w:rStyle w:val="Hyperlink"/>
                <w:noProof/>
              </w:rPr>
              <w:t>3.4 Discussion</w:t>
            </w:r>
            <w:r w:rsidR="002054AC">
              <w:rPr>
                <w:noProof/>
                <w:webHidden/>
              </w:rPr>
              <w:tab/>
            </w:r>
            <w:r w:rsidR="002054AC">
              <w:rPr>
                <w:noProof/>
                <w:webHidden/>
              </w:rPr>
              <w:fldChar w:fldCharType="begin"/>
            </w:r>
            <w:r w:rsidR="002054AC">
              <w:rPr>
                <w:noProof/>
                <w:webHidden/>
              </w:rPr>
              <w:instrText xml:space="preserve"> PAGEREF _Toc505879088 \h </w:instrText>
            </w:r>
            <w:r w:rsidR="002054AC">
              <w:rPr>
                <w:noProof/>
                <w:webHidden/>
              </w:rPr>
            </w:r>
            <w:r w:rsidR="002054AC">
              <w:rPr>
                <w:noProof/>
                <w:webHidden/>
              </w:rPr>
              <w:fldChar w:fldCharType="separate"/>
            </w:r>
            <w:r w:rsidR="002054AC">
              <w:rPr>
                <w:noProof/>
                <w:webHidden/>
              </w:rPr>
              <w:t>45</w:t>
            </w:r>
            <w:r w:rsidR="002054AC">
              <w:rPr>
                <w:noProof/>
                <w:webHidden/>
              </w:rPr>
              <w:fldChar w:fldCharType="end"/>
            </w:r>
          </w:hyperlink>
        </w:p>
        <w:p w14:paraId="4280C373" w14:textId="12D16E31" w:rsidR="002054AC" w:rsidRDefault="00BB2FF0">
          <w:pPr>
            <w:pStyle w:val="TOC1"/>
            <w:tabs>
              <w:tab w:val="right" w:leader="dot" w:pos="9350"/>
            </w:tabs>
            <w:rPr>
              <w:rFonts w:eastAsiaTheme="minorEastAsia"/>
              <w:noProof/>
            </w:rPr>
          </w:pPr>
          <w:hyperlink w:anchor="_Toc505879089" w:history="1">
            <w:r w:rsidR="002054AC" w:rsidRPr="00497010">
              <w:rPr>
                <w:rStyle w:val="Hyperlink"/>
                <w:noProof/>
              </w:rPr>
              <w:t>Chapter 4: Spatiotemporal Navigation, Sampling, and Information Encoding in Virtual Reality</w:t>
            </w:r>
            <w:r w:rsidR="002054AC">
              <w:rPr>
                <w:noProof/>
                <w:webHidden/>
              </w:rPr>
              <w:tab/>
            </w:r>
            <w:r w:rsidR="002054AC">
              <w:rPr>
                <w:noProof/>
                <w:webHidden/>
              </w:rPr>
              <w:fldChar w:fldCharType="begin"/>
            </w:r>
            <w:r w:rsidR="002054AC">
              <w:rPr>
                <w:noProof/>
                <w:webHidden/>
              </w:rPr>
              <w:instrText xml:space="preserve"> PAGEREF _Toc505879089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60D6DDB4" w14:textId="0BD9FB9C" w:rsidR="002054AC" w:rsidRDefault="00BB2FF0">
          <w:pPr>
            <w:pStyle w:val="TOC2"/>
            <w:tabs>
              <w:tab w:val="right" w:leader="dot" w:pos="9350"/>
            </w:tabs>
            <w:rPr>
              <w:rFonts w:eastAsiaTheme="minorEastAsia"/>
              <w:noProof/>
            </w:rPr>
          </w:pPr>
          <w:hyperlink w:anchor="_Toc505879090" w:history="1">
            <w:r w:rsidR="002054AC" w:rsidRPr="00497010">
              <w:rPr>
                <w:rStyle w:val="Hyperlink"/>
                <w:noProof/>
              </w:rPr>
              <w:t>4.1 Introduction</w:t>
            </w:r>
            <w:r w:rsidR="002054AC">
              <w:rPr>
                <w:noProof/>
                <w:webHidden/>
              </w:rPr>
              <w:tab/>
            </w:r>
            <w:r w:rsidR="002054AC">
              <w:rPr>
                <w:noProof/>
                <w:webHidden/>
              </w:rPr>
              <w:fldChar w:fldCharType="begin"/>
            </w:r>
            <w:r w:rsidR="002054AC">
              <w:rPr>
                <w:noProof/>
                <w:webHidden/>
              </w:rPr>
              <w:instrText xml:space="preserve"> PAGEREF _Toc505879090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2E0434CF" w14:textId="0853B005" w:rsidR="002054AC" w:rsidRDefault="00BB2FF0">
          <w:pPr>
            <w:pStyle w:val="TOC2"/>
            <w:tabs>
              <w:tab w:val="right" w:leader="dot" w:pos="9350"/>
            </w:tabs>
            <w:rPr>
              <w:rFonts w:eastAsiaTheme="minorEastAsia"/>
              <w:noProof/>
            </w:rPr>
          </w:pPr>
          <w:hyperlink w:anchor="_Toc505879091" w:history="1">
            <w:r w:rsidR="002054AC" w:rsidRPr="00497010">
              <w:rPr>
                <w:rStyle w:val="Hyperlink"/>
                <w:noProof/>
              </w:rPr>
              <w:t>4.2 Methods</w:t>
            </w:r>
            <w:r w:rsidR="002054AC">
              <w:rPr>
                <w:noProof/>
                <w:webHidden/>
              </w:rPr>
              <w:tab/>
            </w:r>
            <w:r w:rsidR="002054AC">
              <w:rPr>
                <w:noProof/>
                <w:webHidden/>
              </w:rPr>
              <w:fldChar w:fldCharType="begin"/>
            </w:r>
            <w:r w:rsidR="002054AC">
              <w:rPr>
                <w:noProof/>
                <w:webHidden/>
              </w:rPr>
              <w:instrText xml:space="preserve"> PAGEREF _Toc505879091 \h </w:instrText>
            </w:r>
            <w:r w:rsidR="002054AC">
              <w:rPr>
                <w:noProof/>
                <w:webHidden/>
              </w:rPr>
            </w:r>
            <w:r w:rsidR="002054AC">
              <w:rPr>
                <w:noProof/>
                <w:webHidden/>
              </w:rPr>
              <w:fldChar w:fldCharType="separate"/>
            </w:r>
            <w:r w:rsidR="002054AC">
              <w:rPr>
                <w:noProof/>
                <w:webHidden/>
              </w:rPr>
              <w:t>52</w:t>
            </w:r>
            <w:r w:rsidR="002054AC">
              <w:rPr>
                <w:noProof/>
                <w:webHidden/>
              </w:rPr>
              <w:fldChar w:fldCharType="end"/>
            </w:r>
          </w:hyperlink>
        </w:p>
        <w:p w14:paraId="726AAAAF" w14:textId="4CB69C61" w:rsidR="002054AC" w:rsidRDefault="00BB2FF0">
          <w:pPr>
            <w:pStyle w:val="TOC2"/>
            <w:tabs>
              <w:tab w:val="right" w:leader="dot" w:pos="9350"/>
            </w:tabs>
            <w:rPr>
              <w:rFonts w:eastAsiaTheme="minorEastAsia"/>
              <w:noProof/>
            </w:rPr>
          </w:pPr>
          <w:hyperlink w:anchor="_Toc505879092" w:history="1">
            <w:r w:rsidR="002054AC" w:rsidRPr="00497010">
              <w:rPr>
                <w:rStyle w:val="Hyperlink"/>
                <w:noProof/>
              </w:rPr>
              <w:t>4.3 Results</w:t>
            </w:r>
            <w:r w:rsidR="002054AC">
              <w:rPr>
                <w:noProof/>
                <w:webHidden/>
              </w:rPr>
              <w:tab/>
            </w:r>
            <w:r w:rsidR="002054AC">
              <w:rPr>
                <w:noProof/>
                <w:webHidden/>
              </w:rPr>
              <w:fldChar w:fldCharType="begin"/>
            </w:r>
            <w:r w:rsidR="002054AC">
              <w:rPr>
                <w:noProof/>
                <w:webHidden/>
              </w:rPr>
              <w:instrText xml:space="preserve"> PAGEREF _Toc505879092 \h </w:instrText>
            </w:r>
            <w:r w:rsidR="002054AC">
              <w:rPr>
                <w:noProof/>
                <w:webHidden/>
              </w:rPr>
            </w:r>
            <w:r w:rsidR="002054AC">
              <w:rPr>
                <w:noProof/>
                <w:webHidden/>
              </w:rPr>
              <w:fldChar w:fldCharType="separate"/>
            </w:r>
            <w:r w:rsidR="002054AC">
              <w:rPr>
                <w:noProof/>
                <w:webHidden/>
              </w:rPr>
              <w:t>60</w:t>
            </w:r>
            <w:r w:rsidR="002054AC">
              <w:rPr>
                <w:noProof/>
                <w:webHidden/>
              </w:rPr>
              <w:fldChar w:fldCharType="end"/>
            </w:r>
          </w:hyperlink>
        </w:p>
        <w:p w14:paraId="0122F257" w14:textId="5AF407CF" w:rsidR="002054AC" w:rsidRDefault="00BB2FF0">
          <w:pPr>
            <w:pStyle w:val="TOC2"/>
            <w:tabs>
              <w:tab w:val="right" w:leader="dot" w:pos="9350"/>
            </w:tabs>
            <w:rPr>
              <w:rFonts w:eastAsiaTheme="minorEastAsia"/>
              <w:noProof/>
            </w:rPr>
          </w:pPr>
          <w:hyperlink w:anchor="_Toc505879093" w:history="1">
            <w:r w:rsidR="002054AC" w:rsidRPr="00497010">
              <w:rPr>
                <w:rStyle w:val="Hyperlink"/>
                <w:noProof/>
              </w:rPr>
              <w:t>4.4 Discussion</w:t>
            </w:r>
            <w:r w:rsidR="002054AC">
              <w:rPr>
                <w:noProof/>
                <w:webHidden/>
              </w:rPr>
              <w:tab/>
            </w:r>
            <w:r w:rsidR="002054AC">
              <w:rPr>
                <w:noProof/>
                <w:webHidden/>
              </w:rPr>
              <w:fldChar w:fldCharType="begin"/>
            </w:r>
            <w:r w:rsidR="002054AC">
              <w:rPr>
                <w:noProof/>
                <w:webHidden/>
              </w:rPr>
              <w:instrText xml:space="preserve"> PAGEREF _Toc505879093 \h </w:instrText>
            </w:r>
            <w:r w:rsidR="002054AC">
              <w:rPr>
                <w:noProof/>
                <w:webHidden/>
              </w:rPr>
            </w:r>
            <w:r w:rsidR="002054AC">
              <w:rPr>
                <w:noProof/>
                <w:webHidden/>
              </w:rPr>
              <w:fldChar w:fldCharType="separate"/>
            </w:r>
            <w:r w:rsidR="002054AC">
              <w:rPr>
                <w:noProof/>
                <w:webHidden/>
              </w:rPr>
              <w:t>66</w:t>
            </w:r>
            <w:r w:rsidR="002054AC">
              <w:rPr>
                <w:noProof/>
                <w:webHidden/>
              </w:rPr>
              <w:fldChar w:fldCharType="end"/>
            </w:r>
          </w:hyperlink>
        </w:p>
        <w:p w14:paraId="34B7A356" w14:textId="090368FC" w:rsidR="002054AC" w:rsidRDefault="00BB2FF0">
          <w:pPr>
            <w:pStyle w:val="TOC1"/>
            <w:tabs>
              <w:tab w:val="right" w:leader="dot" w:pos="9350"/>
            </w:tabs>
            <w:rPr>
              <w:rFonts w:eastAsiaTheme="minorEastAsia"/>
              <w:noProof/>
            </w:rPr>
          </w:pPr>
          <w:hyperlink w:anchor="_Toc505879094" w:history="1">
            <w:r w:rsidR="002054AC" w:rsidRPr="00497010">
              <w:rPr>
                <w:rStyle w:val="Hyperlink"/>
                <w:noProof/>
              </w:rPr>
              <w:t>Chapter 5: General Discussion</w:t>
            </w:r>
            <w:r w:rsidR="002054AC">
              <w:rPr>
                <w:noProof/>
                <w:webHidden/>
              </w:rPr>
              <w:tab/>
            </w:r>
            <w:r w:rsidR="002054AC">
              <w:rPr>
                <w:noProof/>
                <w:webHidden/>
              </w:rPr>
              <w:fldChar w:fldCharType="begin"/>
            </w:r>
            <w:r w:rsidR="002054AC">
              <w:rPr>
                <w:noProof/>
                <w:webHidden/>
              </w:rPr>
              <w:instrText xml:space="preserve"> PAGEREF _Toc505879094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0401E8C6" w14:textId="43859E05" w:rsidR="002054AC" w:rsidRDefault="00BB2FF0">
          <w:pPr>
            <w:pStyle w:val="TOC2"/>
            <w:tabs>
              <w:tab w:val="right" w:leader="dot" w:pos="9350"/>
            </w:tabs>
            <w:rPr>
              <w:rFonts w:eastAsiaTheme="minorEastAsia"/>
              <w:noProof/>
            </w:rPr>
          </w:pPr>
          <w:hyperlink w:anchor="_Toc505879095" w:history="1">
            <w:r w:rsidR="002054AC" w:rsidRPr="00497010">
              <w:rPr>
                <w:rStyle w:val="Hyperlink"/>
                <w:noProof/>
              </w:rPr>
              <w:t>5.1 Summary of Results</w:t>
            </w:r>
            <w:r w:rsidR="002054AC">
              <w:rPr>
                <w:noProof/>
                <w:webHidden/>
              </w:rPr>
              <w:tab/>
            </w:r>
            <w:r w:rsidR="002054AC">
              <w:rPr>
                <w:noProof/>
                <w:webHidden/>
              </w:rPr>
              <w:fldChar w:fldCharType="begin"/>
            </w:r>
            <w:r w:rsidR="002054AC">
              <w:rPr>
                <w:noProof/>
                <w:webHidden/>
              </w:rPr>
              <w:instrText xml:space="preserve"> PAGEREF _Toc505879095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584B9A54" w14:textId="6FBBAEFE" w:rsidR="002054AC" w:rsidRDefault="00BB2FF0">
          <w:pPr>
            <w:pStyle w:val="TOC2"/>
            <w:tabs>
              <w:tab w:val="right" w:leader="dot" w:pos="9350"/>
            </w:tabs>
            <w:rPr>
              <w:rFonts w:eastAsiaTheme="minorEastAsia"/>
              <w:noProof/>
            </w:rPr>
          </w:pPr>
          <w:hyperlink w:anchor="_Toc505879096" w:history="1">
            <w:r w:rsidR="002054AC" w:rsidRPr="00497010">
              <w:rPr>
                <w:rStyle w:val="Hyperlink"/>
                <w:noProof/>
              </w:rPr>
              <w:t>5.2 Separable vs. Separate Hippocampal Representations</w:t>
            </w:r>
            <w:r w:rsidR="002054AC">
              <w:rPr>
                <w:noProof/>
                <w:webHidden/>
              </w:rPr>
              <w:tab/>
            </w:r>
            <w:r w:rsidR="002054AC">
              <w:rPr>
                <w:noProof/>
                <w:webHidden/>
              </w:rPr>
              <w:fldChar w:fldCharType="begin"/>
            </w:r>
            <w:r w:rsidR="002054AC">
              <w:rPr>
                <w:noProof/>
                <w:webHidden/>
              </w:rPr>
              <w:instrText xml:space="preserve"> PAGEREF _Toc505879096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676C7905" w14:textId="72D1ECBE" w:rsidR="002054AC" w:rsidRDefault="00BB2FF0">
          <w:pPr>
            <w:pStyle w:val="TOC2"/>
            <w:tabs>
              <w:tab w:val="right" w:leader="dot" w:pos="9350"/>
            </w:tabs>
            <w:rPr>
              <w:rFonts w:eastAsiaTheme="minorEastAsia"/>
              <w:noProof/>
            </w:rPr>
          </w:pPr>
          <w:hyperlink w:anchor="_Toc505879097" w:history="1">
            <w:r w:rsidR="002054AC" w:rsidRPr="00497010">
              <w:rPr>
                <w:rStyle w:val="Hyperlink"/>
                <w:noProof/>
              </w:rPr>
              <w:t>5.3 Behavioral Inference, Sampling, and Task Richness</w:t>
            </w:r>
            <w:r w:rsidR="002054AC">
              <w:rPr>
                <w:noProof/>
                <w:webHidden/>
              </w:rPr>
              <w:tab/>
            </w:r>
            <w:r w:rsidR="002054AC">
              <w:rPr>
                <w:noProof/>
                <w:webHidden/>
              </w:rPr>
              <w:fldChar w:fldCharType="begin"/>
            </w:r>
            <w:r w:rsidR="002054AC">
              <w:rPr>
                <w:noProof/>
                <w:webHidden/>
              </w:rPr>
              <w:instrText xml:space="preserve"> PAGEREF _Toc505879097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476B9792" w14:textId="7830C32F" w:rsidR="002054AC" w:rsidRDefault="00BB2FF0">
          <w:pPr>
            <w:pStyle w:val="TOC2"/>
            <w:tabs>
              <w:tab w:val="right" w:leader="dot" w:pos="9350"/>
            </w:tabs>
            <w:rPr>
              <w:rFonts w:eastAsiaTheme="minorEastAsia"/>
              <w:noProof/>
            </w:rPr>
          </w:pPr>
          <w:hyperlink w:anchor="_Toc505879098" w:history="1">
            <w:r w:rsidR="002054AC" w:rsidRPr="00497010">
              <w:rPr>
                <w:rStyle w:val="Hyperlink"/>
                <w:noProof/>
              </w:rPr>
              <w:t>5.4 Artificial Intelligence and Spatial Reconstructions</w:t>
            </w:r>
            <w:r w:rsidR="002054AC">
              <w:rPr>
                <w:noProof/>
                <w:webHidden/>
              </w:rPr>
              <w:tab/>
            </w:r>
            <w:r w:rsidR="002054AC">
              <w:rPr>
                <w:noProof/>
                <w:webHidden/>
              </w:rPr>
              <w:fldChar w:fldCharType="begin"/>
            </w:r>
            <w:r w:rsidR="002054AC">
              <w:rPr>
                <w:noProof/>
                <w:webHidden/>
              </w:rPr>
              <w:instrText xml:space="preserve"> PAGEREF _Toc505879098 \h </w:instrText>
            </w:r>
            <w:r w:rsidR="002054AC">
              <w:rPr>
                <w:noProof/>
                <w:webHidden/>
              </w:rPr>
            </w:r>
            <w:r w:rsidR="002054AC">
              <w:rPr>
                <w:noProof/>
                <w:webHidden/>
              </w:rPr>
              <w:fldChar w:fldCharType="separate"/>
            </w:r>
            <w:r w:rsidR="002054AC">
              <w:rPr>
                <w:noProof/>
                <w:webHidden/>
              </w:rPr>
              <w:t>71</w:t>
            </w:r>
            <w:r w:rsidR="002054AC">
              <w:rPr>
                <w:noProof/>
                <w:webHidden/>
              </w:rPr>
              <w:fldChar w:fldCharType="end"/>
            </w:r>
          </w:hyperlink>
        </w:p>
        <w:p w14:paraId="05A2A551" w14:textId="23948126" w:rsidR="002054AC" w:rsidRDefault="00BB2FF0">
          <w:pPr>
            <w:pStyle w:val="TOC2"/>
            <w:tabs>
              <w:tab w:val="right" w:leader="dot" w:pos="9350"/>
            </w:tabs>
            <w:rPr>
              <w:rFonts w:eastAsiaTheme="minorEastAsia"/>
              <w:noProof/>
            </w:rPr>
          </w:pPr>
          <w:hyperlink w:anchor="_Toc505879099" w:history="1">
            <w:r w:rsidR="002054AC" w:rsidRPr="00497010">
              <w:rPr>
                <w:rStyle w:val="Hyperlink"/>
                <w:noProof/>
              </w:rPr>
              <w:t>5.5 Conclusion</w:t>
            </w:r>
            <w:r w:rsidR="002054AC">
              <w:rPr>
                <w:noProof/>
                <w:webHidden/>
              </w:rPr>
              <w:tab/>
            </w:r>
            <w:r w:rsidR="002054AC">
              <w:rPr>
                <w:noProof/>
                <w:webHidden/>
              </w:rPr>
              <w:fldChar w:fldCharType="begin"/>
            </w:r>
            <w:r w:rsidR="002054AC">
              <w:rPr>
                <w:noProof/>
                <w:webHidden/>
              </w:rPr>
              <w:instrText xml:space="preserve"> PAGEREF _Toc505879099 \h </w:instrText>
            </w:r>
            <w:r w:rsidR="002054AC">
              <w:rPr>
                <w:noProof/>
                <w:webHidden/>
              </w:rPr>
            </w:r>
            <w:r w:rsidR="002054AC">
              <w:rPr>
                <w:noProof/>
                <w:webHidden/>
              </w:rPr>
              <w:fldChar w:fldCharType="separate"/>
            </w:r>
            <w:r w:rsidR="002054AC">
              <w:rPr>
                <w:noProof/>
                <w:webHidden/>
              </w:rPr>
              <w:t>72</w:t>
            </w:r>
            <w:r w:rsidR="002054AC">
              <w:rPr>
                <w:noProof/>
                <w:webHidden/>
              </w:rPr>
              <w:fldChar w:fldCharType="end"/>
            </w:r>
          </w:hyperlink>
        </w:p>
        <w:p w14:paraId="4BACCFC5" w14:textId="1BF99496" w:rsidR="002054AC" w:rsidRDefault="00BB2FF0">
          <w:pPr>
            <w:pStyle w:val="TOC1"/>
            <w:tabs>
              <w:tab w:val="right" w:leader="dot" w:pos="9350"/>
            </w:tabs>
            <w:rPr>
              <w:rFonts w:eastAsiaTheme="minorEastAsia"/>
              <w:noProof/>
            </w:rPr>
          </w:pPr>
          <w:hyperlink w:anchor="_Toc505879100" w:history="1">
            <w:r w:rsidR="002054AC" w:rsidRPr="00497010">
              <w:rPr>
                <w:rStyle w:val="Hyperlink"/>
                <w:noProof/>
              </w:rPr>
              <w:t>References</w:t>
            </w:r>
            <w:r w:rsidR="002054AC">
              <w:rPr>
                <w:noProof/>
                <w:webHidden/>
              </w:rPr>
              <w:tab/>
            </w:r>
            <w:r w:rsidR="002054AC">
              <w:rPr>
                <w:noProof/>
                <w:webHidden/>
              </w:rPr>
              <w:fldChar w:fldCharType="begin"/>
            </w:r>
            <w:r w:rsidR="002054AC">
              <w:rPr>
                <w:noProof/>
                <w:webHidden/>
              </w:rPr>
              <w:instrText xml:space="preserve"> PAGEREF _Toc505879100 \h </w:instrText>
            </w:r>
            <w:r w:rsidR="002054AC">
              <w:rPr>
                <w:noProof/>
                <w:webHidden/>
              </w:rPr>
            </w:r>
            <w:r w:rsidR="002054AC">
              <w:rPr>
                <w:noProof/>
                <w:webHidden/>
              </w:rPr>
              <w:fldChar w:fldCharType="separate"/>
            </w:r>
            <w:r w:rsidR="002054AC">
              <w:rPr>
                <w:noProof/>
                <w:webHidden/>
              </w:rPr>
              <w:t>73</w:t>
            </w:r>
            <w:r w:rsidR="002054AC">
              <w:rPr>
                <w:noProof/>
                <w:webHidden/>
              </w:rPr>
              <w:fldChar w:fldCharType="end"/>
            </w:r>
          </w:hyperlink>
        </w:p>
        <w:p w14:paraId="506DD32D" w14:textId="7CC58BE9" w:rsidR="00DA6AEA" w:rsidRDefault="00DA6AEA">
          <w:r>
            <w:fldChar w:fldCharType="end"/>
          </w:r>
        </w:p>
      </w:sdtContent>
    </w:sdt>
    <w:p w14:paraId="7D42A8F1" w14:textId="6C7CA98F"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0D5B4D96" w14:textId="084896E8" w:rsidR="008600D6" w:rsidRDefault="007353F3" w:rsidP="001B44E3">
      <w:pPr>
        <w:pStyle w:val="Heading1"/>
      </w:pPr>
      <w:bookmarkStart w:id="3" w:name="_Toc505879076"/>
      <w:r>
        <w:lastRenderedPageBreak/>
        <w:t>Chapter 1:</w:t>
      </w:r>
      <w:r w:rsidR="001B44E3">
        <w:t xml:space="preserve"> </w:t>
      </w:r>
      <w:bookmarkStart w:id="4" w:name="_Toc497155995"/>
      <w:r w:rsidR="00566C24">
        <w:t>General Introduction</w:t>
      </w:r>
      <w:bookmarkEnd w:id="3"/>
      <w:bookmarkEnd w:id="4"/>
    </w:p>
    <w:p w14:paraId="598394C1" w14:textId="6556E3B2" w:rsidR="00566C24" w:rsidRDefault="00566C24" w:rsidP="00AA15F8">
      <w:pPr>
        <w:spacing w:line="360" w:lineRule="auto"/>
      </w:pPr>
      <w:r>
        <w:t xml:space="preserve">There are numerous ways to quantify memory efficacy, but when it comes to recollective memory few methods are richer or more detailed than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the degree to which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EB50C9">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1A09C32C"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w:t>
      </w:r>
      <w:r>
        <w:lastRenderedPageBreak/>
        <w:t xml:space="preserve">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E8C649D"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3A82DA37" w:rsidR="00566C24" w:rsidRDefault="00566C24" w:rsidP="00AA15F8">
      <w:pPr>
        <w:spacing w:line="360" w:lineRule="auto"/>
      </w:pPr>
      <w:r>
        <w:t>Finally</w:t>
      </w:r>
      <w:r w:rsidR="0011095C">
        <w:t>,</w:t>
      </w:r>
      <w:r>
        <w:t xml:space="preserve"> s</w:t>
      </w:r>
      <w:r w:rsidR="0011095C">
        <w:t>ampling behavior in reconstruction is</w:t>
      </w:r>
      <w:r>
        <w:t xml:space="preserve"> an equally critical element in overall performance. In previous work involving spatial sampling, eye movements, which are often thought of as “visual exploration” of an environment/scene </w:t>
      </w:r>
      <w:r>
        <w:fldChar w:fldCharType="begin" w:fldLock="1"/>
      </w:r>
      <w:r w:rsidR="00EB50C9">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 xml:space="preserve">(R. G. M. Morris, </w:t>
      </w:r>
      <w:r w:rsidRPr="00563ABB">
        <w:rPr>
          <w:noProof/>
        </w:rPr>
        <w:lastRenderedPageBreak/>
        <w:t>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The data in this chapter show that certain aspects of learning in navigation and exploration of both time and space relate significantly to learning of relational and contextual information, and ultimately, the systematicity and complexity of exploration may be one of the more critical components in determining which individuals will improve most significantly in their temporal relational memory.</w:t>
      </w:r>
    </w:p>
    <w:p w14:paraId="74F22B23" w14:textId="6ABEFFFB"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56FB1C52" w:rsidR="008774A8" w:rsidRDefault="007353F3" w:rsidP="008600D6">
      <w:pPr>
        <w:pStyle w:val="Heading2"/>
      </w:pPr>
      <w:bookmarkStart w:id="5" w:name="_Toc505879077"/>
      <w:r>
        <w:t xml:space="preserve">1.1 </w:t>
      </w:r>
      <w:r w:rsidR="008774A8">
        <w:t>Domains and Entities: Building Systematic Understanding of Reconstruction</w:t>
      </w:r>
      <w:bookmarkEnd w:id="5"/>
    </w:p>
    <w:p w14:paraId="2AFD5D83" w14:textId="4BC559CD"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t>
      </w:r>
      <w:r w:rsidR="00566C24">
        <w:lastRenderedPageBreak/>
        <w:t xml:space="preserve">“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40C26EDD" w:rsidR="00D04F64" w:rsidRDefault="00D04F64"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40C26EDD" w:rsidR="00D04F64" w:rsidRDefault="00D04F64"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083CA206"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Within this spatial domain exist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that the 2D space in question is finite. However, this was never explicitly stated</w:t>
      </w:r>
      <w:r w:rsidR="00904AAD">
        <w:t xml:space="preserve"> (i.e. the spaces adjacent to the café, outside of the Beckman Institute, outside of Urbana, IL, and outside of Earth’s atmosphere may be </w:t>
      </w:r>
      <w:r w:rsidR="00904AAD">
        <w:lastRenderedPageBreak/>
        <w:t>equally considered part of the space)</w:t>
      </w:r>
      <w:r>
        <w:t xml:space="preserve">.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EB50C9">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EB50C9">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8B5A19">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manualFormatting" : "(Coxeter, 2008; see Figure 1.2 for visualizations of some of these spaces)", "plainTextFormattedCitation" : "(Coxeter, 2008)", "previouslyFormattedCitation" : "(Coxeter, 200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noProof/>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592933B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1559C483" w14:textId="002E80CB" w:rsidR="00D04F64" w:rsidRDefault="00D04F64">
                            <w:r w:rsidRPr="00781D25">
                              <w:rPr>
                                <w:b/>
                              </w:rPr>
                              <w:t xml:space="preserve">Figure </w:t>
                            </w:r>
                            <w:r>
                              <w:rPr>
                                <w:b/>
                              </w:rPr>
                              <w:t>1.</w:t>
                            </w:r>
                            <w:r w:rsidRPr="00781D25">
                              <w:rPr>
                                <w:b/>
                              </w:rPr>
                              <w:t>2</w:t>
                            </w:r>
                            <w:r>
                              <w:t>: Examples of spaces with different geometries. Euclidean, toroidal, and hyperbol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14:paraId="1559C483" w14:textId="002E80CB" w:rsidR="00D04F64" w:rsidRDefault="00D04F64">
                      <w:r w:rsidRPr="00781D25">
                        <w:rPr>
                          <w:b/>
                        </w:rPr>
                        <w:t xml:space="preserve">Figure </w:t>
                      </w:r>
                      <w:r>
                        <w:rPr>
                          <w:b/>
                        </w:rPr>
                        <w:t>1.</w:t>
                      </w:r>
                      <w:r w:rsidRPr="00781D25">
                        <w:rPr>
                          <w:b/>
                        </w:rPr>
                        <w:t>2</w:t>
                      </w:r>
                      <w:r>
                        <w:t>: Examples of spaces with different geometries. Euclidean, toroidal, and hyperbolic.</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1A26FAF3" w:rsidR="0002455A" w:rsidRDefault="009A1544" w:rsidP="00AA15F8">
      <w:pPr>
        <w:spacing w:line="360" w:lineRule="auto"/>
      </w:pPr>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examples of various probably spaces from real reconstruction experiments). </w:t>
      </w:r>
      <w:r w:rsidR="00566C24">
        <w:t xml:space="preserve">There is mounting evidence that hippocampal damage impairs precision in spatial memory </w:t>
      </w:r>
      <w:r w:rsidR="00566C24">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 "schema" : "https://github.com/citation-style-language/schema/raw/master/csl-citation.json" }</w:instrText>
      </w:r>
      <w:r w:rsidR="00566C24">
        <w:fldChar w:fldCharType="separate"/>
      </w:r>
      <w:r w:rsidR="00625AB3" w:rsidRPr="00625AB3">
        <w:rPr>
          <w:noProof/>
        </w:rPr>
        <w:t xml:space="preserve">(Kolarik et al., 2016, 2017; Yonelinas, </w:t>
      </w:r>
      <w:r w:rsidR="00625AB3" w:rsidRPr="00625AB3">
        <w:rPr>
          <w:noProof/>
        </w:rPr>
        <w:lastRenderedPageBreak/>
        <w:t>2013a)</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r w:rsidR="00687FE2">
        <w:t xml:space="preserve"> </w:t>
      </w:r>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4F976B65" w:rsidR="00D04F64" w:rsidRDefault="00D04F64"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4F976B65" w:rsidR="00D04F64" w:rsidRDefault="00D04F64"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7"/>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8"/>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0"/>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13CACF87" w:rsidR="008774A8" w:rsidRDefault="007353F3" w:rsidP="008774A8">
      <w:pPr>
        <w:pStyle w:val="Heading4"/>
      </w:pPr>
      <w:r>
        <w:t>1.1.</w:t>
      </w:r>
      <w:r w:rsidR="00FC5D71">
        <w:t>1</w:t>
      </w:r>
      <w:r>
        <w:t xml:space="preserve"> </w:t>
      </w:r>
      <w:r w:rsidR="008774A8" w:rsidRPr="008774A8">
        <w:t>Illustratability</w:t>
      </w:r>
      <w:r w:rsidR="008774A8">
        <w:t xml:space="preserve"> Does Not Define Domains of Information</w:t>
      </w:r>
    </w:p>
    <w:p w14:paraId="187E5ED0" w14:textId="74E0ECA5"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w:t>
      </w:r>
      <w:r>
        <w:lastRenderedPageBreak/>
        <w:t xml:space="preserve">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3BA4B0EF" w:rsidR="008774A8" w:rsidRDefault="007353F3" w:rsidP="008774A8">
      <w:pPr>
        <w:pStyle w:val="Heading4"/>
      </w:pPr>
      <w:r>
        <w:t>1.1.</w:t>
      </w:r>
      <w:r w:rsidR="00FC5D71">
        <w:t>2</w:t>
      </w:r>
      <w:r>
        <w:t xml:space="preserve"> </w:t>
      </w:r>
      <w:r w:rsidR="004C38FD">
        <w:t>Domains Other than Space and Time</w:t>
      </w:r>
    </w:p>
    <w:p w14:paraId="473EB8E5" w14:textId="329D4EE6"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rsidR="00566C24">
        <w:fldChar w:fldCharType="separate"/>
      </w:r>
      <w:r w:rsidR="00EB50C9" w:rsidRPr="00EB50C9">
        <w:rPr>
          <w:noProof/>
        </w:rPr>
        <w:t>(B. J. Kraus et al., 2015a)</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w:t>
      </w:r>
      <w:r w:rsidR="00566C24">
        <w:lastRenderedPageBreak/>
        <w:t>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7203291D"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527F9E44"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0">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47BEC37E" w:rsidR="0022708C" w:rsidRPr="008B6BE1" w:rsidRDefault="008B6BE1" w:rsidP="0082313E">
            <w:pPr>
              <w:jc w:val="center"/>
              <w:rPr>
                <w:sz w:val="16"/>
                <w:szCs w:val="16"/>
              </w:rPr>
            </w:pPr>
            <w:r>
              <w:rPr>
                <w:noProof/>
              </w:rPr>
              <w:drawing>
                <wp:inline distT="0" distB="0" distL="0" distR="0" wp14:anchorId="15E9616C" wp14:editId="53340251">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63AB4F7D"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B6080D" w14:textId="7E4D3F4F"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6FE333DC" wp14:editId="4F5DCE5A">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19051DAE" w:rsidR="00D04F64" w:rsidRDefault="00D04F64"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" stroked="f">
                <v:textbox>
                  <w:txbxContent>
                    <w:p w14:paraId="5CBCB482" w14:textId="19051DAE" w:rsidR="00D04F64" w:rsidRDefault="00D04F64"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hich are critical in different domains given different properties, and the organization of memory </w:t>
      </w:r>
      <w:r w:rsidR="00F81F31">
        <w:lastRenderedPageBreak/>
        <w:t xml:space="preserve">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49B9997C" w:rsidR="004C38FD" w:rsidRDefault="007353F3" w:rsidP="004C38FD">
      <w:pPr>
        <w:pStyle w:val="Heading4"/>
      </w:pPr>
      <w:r>
        <w:t>1.1.</w:t>
      </w:r>
      <w:r w:rsidR="00FC5D71">
        <w:t>3</w:t>
      </w:r>
      <w:r>
        <w:t xml:space="preserve"> </w:t>
      </w:r>
      <w:r w:rsidR="004C38FD">
        <w:t>2D Spatial Reconstruction – The iPosition Task</w:t>
      </w:r>
    </w:p>
    <w:p w14:paraId="6245BAAB" w14:textId="2D29ED35" w:rsidR="00566C24" w:rsidRDefault="00F81F31" w:rsidP="00AA15F8">
      <w:pPr>
        <w:spacing w:line="360" w:lineRule="auto"/>
      </w:pPr>
      <w:r>
        <w:t xml:space="preserve">In the parlance of the previous sections, the iPosition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7EFFDB61" w:rsidR="00D04F64" w:rsidRDefault="00D04F64"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7EFFDB61" w:rsidR="00D04F64" w:rsidRDefault="00D04F64"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6FFF41BF"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EB50C9">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EB50C9">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xml:space="preserve">. Rotation, sheering, or other more complex transformations can potentially result in the relative positions of items being changed, </w:t>
      </w:r>
      <w:r>
        <w:lastRenderedPageBreak/>
        <w:t>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38900256" w:rsidR="00D04F64" w:rsidRDefault="00D04F64"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38900256" w:rsidR="00D04F64" w:rsidRDefault="00D04F64"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2A69D4E1" w:rsidR="00566C24" w:rsidRDefault="00566C24" w:rsidP="00AA15F8">
      <w:pPr>
        <w:spacing w:line="360" w:lineRule="auto"/>
      </w:pPr>
      <w:r>
        <w:lastRenderedPageBreak/>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ar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2E8A3D7D"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w:t>
      </w:r>
      <w:r>
        <w:lastRenderedPageBreak/>
        <w:t>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description of these representational differences)</w:t>
      </w:r>
      <w:r>
        <w:t xml:space="preserve">. If the relations are arbitrary, these errors should be thought of as distinct from the sorts which might result from some failure to remember location. </w:t>
      </w:r>
      <w:r w:rsidR="005C3793">
        <w:t xml:space="preserve"> </w:t>
      </w:r>
    </w:p>
    <w:p w14:paraId="2E4F0672" w14:textId="74D56DC0"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07B67EE1" w:rsidR="00D04F64" w:rsidRDefault="00D04F64"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07B67EE1" w:rsidR="00D04F64" w:rsidRDefault="00D04F64"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37660F5" w:rsidR="004C38FD" w:rsidRDefault="007353F3" w:rsidP="004C38FD">
      <w:pPr>
        <w:pStyle w:val="Heading4"/>
      </w:pPr>
      <w:r>
        <w:t>1.1.</w:t>
      </w:r>
      <w:r w:rsidR="00FC5D71">
        <w:t>4</w:t>
      </w:r>
      <w:r>
        <w:t xml:space="preserve"> </w:t>
      </w:r>
      <w:r w:rsidR="004C38FD">
        <w:t>Sampling and Encoding During Study</w:t>
      </w:r>
    </w:p>
    <w:p w14:paraId="45E61339" w14:textId="26FC4381"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w:t>
      </w:r>
      <w:r>
        <w:lastRenderedPageBreak/>
        <w:t xml:space="preserve">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74B27ACE" w:rsidR="004C38FD" w:rsidRPr="004C38FD" w:rsidRDefault="007353F3" w:rsidP="008600D6">
      <w:pPr>
        <w:pStyle w:val="Heading2"/>
      </w:pPr>
      <w:bookmarkStart w:id="6" w:name="_Toc505879078"/>
      <w:r>
        <w:t xml:space="preserve">1.2 </w:t>
      </w:r>
      <w:r w:rsidR="004C38FD">
        <w:t>Overview of Chapters</w:t>
      </w:r>
      <w:bookmarkEnd w:id="6"/>
    </w:p>
    <w:p w14:paraId="620017C4" w14:textId="340DBF12"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w:t>
      </w:r>
      <w:r w:rsidR="00180A7E">
        <w:lastRenderedPageBreak/>
        <w:t xml:space="preserve">exploration behavior relate to changes in various memory measures such that rapid decreases in systematicity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contiguity of exploration relates to faster improvements in several aspects of relational and contextual memory</w:t>
      </w:r>
      <w:r w:rsidR="00180A7E">
        <w:t>.</w:t>
      </w:r>
    </w:p>
    <w:p w14:paraId="5DD9C6E2" w14:textId="5FC3C369" w:rsidR="004C38FD" w:rsidRDefault="007353F3" w:rsidP="004C38FD">
      <w:pPr>
        <w:pStyle w:val="Heading4"/>
      </w:pPr>
      <w:r>
        <w:t xml:space="preserve">1.2.1 </w:t>
      </w:r>
      <w:r w:rsidR="004C38FD">
        <w:t>Reconstructing Relational Information</w:t>
      </w:r>
    </w:p>
    <w:p w14:paraId="76472AAE" w14:textId="47191836"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16C733B3" w:rsidR="00566C24" w:rsidRDefault="00566C24" w:rsidP="00AA15F8">
      <w:pPr>
        <w:spacing w:line="360" w:lineRule="auto"/>
      </w:pPr>
      <w:r>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w:t>
      </w:r>
      <w:r>
        <w:lastRenderedPageBreak/>
        <w:t xml:space="preserve">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0F2CB216"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6F845A7D" w14:textId="40727454" w:rsidR="00566C24" w:rsidRDefault="00566C24" w:rsidP="00AA15F8">
      <w:pPr>
        <w:spacing w:line="360" w:lineRule="auto"/>
      </w:pPr>
      <w:r>
        <w:t xml:space="preserve">Beyond just the spatial domain, episodic memory (which is critically supported by the hippocampus;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w:t>
      </w:r>
      <w:r>
        <w:lastRenderedPageBreak/>
        <w:t xml:space="preserve">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6E31262F"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allocentric perspective on time (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allocentric time, however without the manipulation allowing for allocentric and egocentric perspectives on a timeline, it is difficult to dissociate the two. This task presents such a manipulation which might one day lead to a better understanding of these temporal representations.</w:t>
      </w:r>
    </w:p>
    <w:p w14:paraId="1637584E" w14:textId="7CA7CDF9" w:rsidR="00566C24" w:rsidRDefault="00566C24" w:rsidP="00AA15F8">
      <w:pPr>
        <w:spacing w:line="360" w:lineRule="auto"/>
      </w:pPr>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w:t>
      </w:r>
      <w:r>
        <w:lastRenderedPageBreak/>
        <w:t xml:space="preserve">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36525B7D" w:rsidR="004C38FD" w:rsidRDefault="007353F3" w:rsidP="004C38FD">
      <w:pPr>
        <w:pStyle w:val="Heading4"/>
      </w:pPr>
      <w:r>
        <w:t xml:space="preserve">1.2.3 </w:t>
      </w:r>
      <w:r w:rsidR="004C38FD">
        <w:t>Spatiotemporal Navigation, Sampling, and Information Encoding in Virtual Reality</w:t>
      </w:r>
    </w:p>
    <w:p w14:paraId="63B23ECE" w14:textId="33E2D216" w:rsidR="00566C24" w:rsidRDefault="00566C24" w:rsidP="003E19B9">
      <w:pPr>
        <w:spacing w:line="360" w:lineRule="auto"/>
      </w:pPr>
      <w:r>
        <w:t>Previous sections have highlighted primarily test results, while leaving study-time beh</w:t>
      </w:r>
      <w:r w:rsidR="005B43EC">
        <w:t>avior largely unaddressed. Chapter 4 examines</w:t>
      </w:r>
      <w:r>
        <w:t xml:space="preserve"> various measures of study-time performance in the most complex case of the tasks discussed in this work, the spatiotemporal navigation task, and </w:t>
      </w:r>
      <w:r w:rsidR="005B43EC">
        <w:t xml:space="preserve">shows that changes in measures of complexity, systematicity, and contiguity of exploration relate to changes in relational and </w:t>
      </w:r>
      <w:r w:rsidR="005B43EC">
        <w:lastRenderedPageBreak/>
        <w:t>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EB50C9">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w:t>
      </w:r>
      <w:r w:rsidR="005B43EC">
        <w:t xml:space="preserve"> 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and novel metrics which relate to systematicity of exploration (i.e. Lacunarity) are specifically examined to observe relationships with</w:t>
      </w:r>
      <w:r>
        <w:t xml:space="preserve"> relational memory and contextual biases at test. Additionally, an analysis of the order of exploration versus order of reconstruction and associated accuracies (more akin to the Recency and Contiguity effects explored in traditional temporal free recall tasks) is </w:t>
      </w:r>
      <w:r w:rsidR="005B43EC">
        <w:t>examined</w:t>
      </w:r>
      <w:r>
        <w:t>.</w:t>
      </w:r>
    </w:p>
    <w:p w14:paraId="130E1038" w14:textId="77777777" w:rsidR="00851C6A" w:rsidRDefault="00851C6A" w:rsidP="003E19B9">
      <w:pPr>
        <w:spacing w:line="360" w:lineRule="auto"/>
      </w:pPr>
      <w:commentRangeStart w:id="7"/>
      <w:r>
        <w:t>&lt;Paragraph on contextual aspect&gt;</w:t>
      </w:r>
      <w:commentRangeEnd w:id="7"/>
      <w:r w:rsidR="00693F41">
        <w:rPr>
          <w:rStyle w:val="CommentReference"/>
        </w:rPr>
        <w:commentReference w:id="7"/>
      </w:r>
    </w:p>
    <w:p w14:paraId="21EC4A04" w14:textId="584AB7B1" w:rsidR="00FA74FB" w:rsidRDefault="00851C6A" w:rsidP="003E19B9">
      <w:pPr>
        <w:spacing w:line="360" w:lineRule="auto"/>
      </w:pPr>
      <w:commentRangeStart w:id="8"/>
      <w:r>
        <w:t>&lt;Paragraph on general take-aways&gt;</w:t>
      </w:r>
      <w:commentRangeEnd w:id="8"/>
      <w:r w:rsidR="00693F41">
        <w:rPr>
          <w:rStyle w:val="CommentReference"/>
        </w:rPr>
        <w:commentReference w:id="8"/>
      </w:r>
      <w:r w:rsidR="00FA74FB">
        <w:br w:type="page"/>
      </w:r>
    </w:p>
    <w:p w14:paraId="2678C33C" w14:textId="583DEDBD" w:rsidR="0072413B" w:rsidRPr="004F1A08" w:rsidRDefault="007353F3" w:rsidP="00563ABB">
      <w:pPr>
        <w:pStyle w:val="Heading1"/>
        <w:rPr>
          <w:rStyle w:val="IntenseEmphasis"/>
        </w:rPr>
      </w:pPr>
      <w:bookmarkStart w:id="9" w:name="_Toc505879079"/>
      <w:r>
        <w:rPr>
          <w:rStyle w:val="IntenseEmphasis"/>
        </w:rPr>
        <w:lastRenderedPageBreak/>
        <w:t xml:space="preserve">Chapter 2: </w:t>
      </w:r>
      <w:r w:rsidR="0072413B" w:rsidRPr="004F1A08">
        <w:rPr>
          <w:rStyle w:val="IntenseEmphasis"/>
        </w:rPr>
        <w:t>Reconstructing Relational Information</w:t>
      </w:r>
      <w:bookmarkEnd w:id="9"/>
    </w:p>
    <w:p w14:paraId="46649628" w14:textId="46BF0B07" w:rsidR="0072413B" w:rsidRDefault="007353F3" w:rsidP="00563ABB">
      <w:pPr>
        <w:pStyle w:val="Heading2"/>
      </w:pPr>
      <w:bookmarkStart w:id="10" w:name="_Toc505879080"/>
      <w:r>
        <w:t xml:space="preserve">2.1 </w:t>
      </w:r>
      <w:r w:rsidR="0072413B">
        <w:t>Introduction</w:t>
      </w:r>
      <w:bookmarkEnd w:id="10"/>
    </w:p>
    <w:p w14:paraId="1BE14913" w14:textId="2B6F0987" w:rsidR="0072413B" w:rsidRDefault="0072413B" w:rsidP="00AA15F8">
      <w:pPr>
        <w:spacing w:line="360" w:lineRule="auto"/>
      </w:pPr>
      <w:r>
        <w:t xml:space="preserve">Relational memory is critically supported by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AA15F8">
      <w:pPr>
        <w:spacing w:line="360" w:lineRule="auto"/>
      </w:pPr>
      <w:r>
        <w:lastRenderedPageBreak/>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18438236"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586BB6EF" w:rsidR="0072413B" w:rsidRDefault="0072413B" w:rsidP="00AA15F8">
      <w:pPr>
        <w:spacing w:line="360" w:lineRule="auto"/>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w:t>
      </w:r>
      <w:r>
        <w:lastRenderedPageBreak/>
        <w:t xml:space="preserve">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EB50C9">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312E5898"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11"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11"/>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EB50C9">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rsidR="00EB50C9">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 xml:space="preserve">(R. J. Allen et al., </w:t>
      </w:r>
      <w:r w:rsidRPr="00DE1905">
        <w:rPr>
          <w:noProof/>
        </w:rPr>
        <w:lastRenderedPageBreak/>
        <w:t>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EB50C9">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EB50C9">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AA15F8">
      <w:pPr>
        <w:spacing w:line="360" w:lineRule="auto"/>
      </w:pPr>
      <w:bookmarkStart w:id="12"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12"/>
      <w:r>
        <w:t>While the current data cannot provide a definitive response to this proposal, the relevant data are suggestive and considered.</w:t>
      </w:r>
    </w:p>
    <w:p w14:paraId="11AE2FC8" w14:textId="624C9AEA"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AA15F8">
      <w:pPr>
        <w:spacing w:line="360" w:lineRule="auto"/>
      </w:pPr>
      <w:r>
        <w:t xml:space="preserve">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w:t>
      </w:r>
      <w:r>
        <w:lastRenderedPageBreak/>
        <w:t>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14:paraId="5BE37DC3" w14:textId="6AC29122" w:rsidR="0072413B" w:rsidRDefault="007353F3" w:rsidP="00563ABB">
      <w:pPr>
        <w:pStyle w:val="Heading2"/>
      </w:pPr>
      <w:bookmarkStart w:id="13" w:name="_Toc505879081"/>
      <w:r>
        <w:t xml:space="preserve">2.2 </w:t>
      </w:r>
      <w:r w:rsidR="0072413B">
        <w:t>Materials and Methods</w:t>
      </w:r>
      <w:bookmarkEnd w:id="13"/>
    </w:p>
    <w:p w14:paraId="415C87AB" w14:textId="4FCB06CF" w:rsidR="0072413B" w:rsidRDefault="007353F3" w:rsidP="00563ABB">
      <w:pPr>
        <w:pStyle w:val="Heading3"/>
      </w:pPr>
      <w:r>
        <w:t xml:space="preserve">2.2.1 </w:t>
      </w:r>
      <w:r w:rsidR="0072413B">
        <w:t>Participants</w:t>
      </w:r>
    </w:p>
    <w:p w14:paraId="15CD7F32" w14:textId="6BC06E14"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07954D00" w14:textId="00EE1835"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EB50C9">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05B7B672" w14:textId="421270FE" w:rsidR="0072413B" w:rsidRDefault="0072413B" w:rsidP="00AA15F8">
      <w:pPr>
        <w:spacing w:line="360" w:lineRule="auto"/>
      </w:pPr>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68E2EB0B"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0D038F1F"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F82D81E" w14:textId="4CCC71C9" w:rsidR="0072413B" w:rsidRDefault="007353F3" w:rsidP="00563ABB">
      <w:pPr>
        <w:pStyle w:val="Heading3"/>
      </w:pPr>
      <w:r>
        <w:t xml:space="preserve">2.2.2 </w:t>
      </w:r>
      <w:r w:rsidR="0072413B">
        <w:t>Experimental Paradigm</w:t>
      </w:r>
    </w:p>
    <w:p w14:paraId="39A9D04A" w14:textId="065131DC"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w:t>
      </w:r>
      <w:r>
        <w:lastRenderedPageBreak/>
        <w:t xml:space="preserve">Participants’ eye movements were recorded throughout the experiment. Eye tracking data are not reported here and will be reported elsewhere </w:t>
      </w:r>
      <w:r>
        <w:fldChar w:fldCharType="begin" w:fldLock="1"/>
      </w:r>
      <w:r w:rsidR="00EB50C9">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EFBDEF" w:rsidR="0072413B" w:rsidRPr="00D779AD" w:rsidRDefault="0072413B" w:rsidP="0072413B">
      <w:r>
        <w:rPr>
          <w:rFonts w:ascii="Arial" w:hAnsi="Arial" w:cs="Arial"/>
          <w:noProof/>
          <w:color w:val="262626"/>
          <w:sz w:val="20"/>
          <w:szCs w:val="20"/>
          <w:shd w:val="clear" w:color="auto" w:fill="FFFFFF"/>
        </w:rPr>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28FD61FE" w14:textId="475501B8" w:rsidR="007353F3" w:rsidRDefault="007353F3" w:rsidP="007353F3">
      <w:pPr>
        <w:pStyle w:val="Heading3"/>
      </w:pPr>
      <w:r>
        <w:t>2.2.3 Analysis Methods</w:t>
      </w:r>
    </w:p>
    <w:p w14:paraId="53A17EEC" w14:textId="5C8CC870"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w:t>
      </w:r>
      <w:r>
        <w:lastRenderedPageBreak/>
        <w:t>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14:paraId="758F1612" w14:textId="77777777"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4DA7F590"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1FED6E9E" w14:textId="7148321E"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EB50C9">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BB2FF0"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AA15F8">
      <w:pPr>
        <w:spacing w:line="360" w:lineRule="auto"/>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09D35133" w:rsidR="0072413B" w:rsidRDefault="002605A8" w:rsidP="00563ABB">
      <w:pPr>
        <w:pStyle w:val="Heading4"/>
      </w:pPr>
      <w:r>
        <w:rPr>
          <w:rFonts w:eastAsiaTheme="minorEastAsia"/>
        </w:rPr>
        <w:lastRenderedPageBreak/>
        <w:t xml:space="preserve">2.2.3.2 </w:t>
      </w:r>
      <w:r w:rsidR="0072413B">
        <w:t>Global Error Transformations</w:t>
      </w:r>
    </w:p>
    <w:p w14:paraId="74556558" w14:textId="3EE6D90F"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3B351E9B" w:rsidR="0072413B" w:rsidRDefault="0072413B" w:rsidP="00AA15F8">
      <w:pPr>
        <w:spacing w:line="360" w:lineRule="auto"/>
      </w:pPr>
      <w:r>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EB50C9">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AA15F8">
      <w:pPr>
        <w:spacing w:line="360" w:lineRule="auto"/>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AA15F8">
      <w:pPr>
        <w:spacing w:line="360" w:lineRule="auto"/>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w:t>
      </w:r>
      <w:r>
        <w:rPr>
          <w:rFonts w:eastAsiaTheme="minorEastAsia"/>
        </w:rPr>
        <w:lastRenderedPageBreak/>
        <w:t xml:space="preserve">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5A820082"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247D1F0" w14:textId="5AF4C0BE"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11CE9095"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5F357AC3" w:rsidR="0072413B" w:rsidRDefault="002605A8" w:rsidP="00563ABB">
      <w:pPr>
        <w:pStyle w:val="Heading4"/>
      </w:pPr>
      <w:r>
        <w:rPr>
          <w:rFonts w:eastAsiaTheme="minorEastAsia"/>
        </w:rPr>
        <w:lastRenderedPageBreak/>
        <w:t xml:space="preserve">2.2.3.4 </w:t>
      </w:r>
      <w:r w:rsidR="0072413B">
        <w:t>Compound Identity Error Evaluation</w:t>
      </w:r>
    </w:p>
    <w:p w14:paraId="0DC57CB6" w14:textId="0FC38D72" w:rsidR="0072413B" w:rsidRDefault="0072413B" w:rsidP="00AA15F8">
      <w:pPr>
        <w:spacing w:line="360" w:lineRule="auto"/>
      </w:pPr>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AA15F8">
      <w:pPr>
        <w:spacing w:line="360" w:lineRule="auto"/>
      </w:pPr>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a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2F4ADDC6"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0D46C606" w14:textId="5AE08E10" w:rsidR="0072413B" w:rsidRDefault="002605A8" w:rsidP="007353F3">
      <w:pPr>
        <w:pStyle w:val="Heading4"/>
      </w:pPr>
      <w:r>
        <w:rPr>
          <w:rFonts w:eastAsiaTheme="minorEastAsia"/>
        </w:rPr>
        <w:t xml:space="preserve">2.2.3.5 </w:t>
      </w:r>
      <w:r w:rsidR="0072413B">
        <w:t>Gestalten Shape-Like Information</w:t>
      </w:r>
    </w:p>
    <w:p w14:paraId="6F278E19" w14:textId="77777777"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37F8C80E" w:rsidR="0072413B" w:rsidRDefault="002605A8" w:rsidP="007353F3">
      <w:pPr>
        <w:pStyle w:val="Heading4"/>
      </w:pPr>
      <w:r>
        <w:rPr>
          <w:rFonts w:eastAsiaTheme="minorEastAsia"/>
        </w:rPr>
        <w:t xml:space="preserve">2.2.3.6 </w:t>
      </w:r>
      <w:r w:rsidR="0072413B">
        <w:t xml:space="preserve">Statistical Analysis </w:t>
      </w:r>
    </w:p>
    <w:p w14:paraId="5504AA60" w14:textId="3215A67C" w:rsidR="0072413B" w:rsidRDefault="0072413B" w:rsidP="00AA15F8">
      <w:pPr>
        <w:spacing w:line="360" w:lineRule="auto"/>
      </w:pPr>
      <w:bookmarkStart w:id="14"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bookmarkEnd w:id="14"/>
    <w:p w14:paraId="2F091352" w14:textId="33173830" w:rsidR="0072413B" w:rsidRDefault="002605A8" w:rsidP="007353F3">
      <w:pPr>
        <w:pStyle w:val="Heading4"/>
      </w:pPr>
      <w:r>
        <w:rPr>
          <w:rFonts w:eastAsiaTheme="minorEastAsia"/>
        </w:rPr>
        <w:t xml:space="preserve">2.2.3.7 </w:t>
      </w:r>
      <w:r w:rsidR="0072413B">
        <w:t>Reanalysis of Watson et al. (2013) Set Size Data</w:t>
      </w:r>
    </w:p>
    <w:p w14:paraId="0A370097" w14:textId="0079BE80"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1C5668AA" w:rsidR="0072413B" w:rsidRDefault="007353F3" w:rsidP="00563ABB">
      <w:pPr>
        <w:pStyle w:val="Heading2"/>
      </w:pPr>
      <w:bookmarkStart w:id="15" w:name="_Toc505879082"/>
      <w:r>
        <w:t xml:space="preserve">2.3 </w:t>
      </w:r>
      <w:r w:rsidR="0072413B">
        <w:t>Results</w:t>
      </w:r>
      <w:bookmarkEnd w:id="15"/>
    </w:p>
    <w:p w14:paraId="582854EF" w14:textId="224DB1E0" w:rsidR="0072413B" w:rsidRPr="00E40A64" w:rsidRDefault="007353F3" w:rsidP="00563ABB">
      <w:pPr>
        <w:pStyle w:val="Heading3"/>
      </w:pPr>
      <w:r>
        <w:t xml:space="preserve">2.3.1 </w:t>
      </w:r>
      <w:r w:rsidR="0072413B">
        <w:t>Differences in Misplacement Accounted for by Global Errors</w:t>
      </w:r>
    </w:p>
    <w:p w14:paraId="1E4F3DA7" w14:textId="3F592846"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EB50C9">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6697D37C"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4BEA9D79" w14:textId="4B2A9613" w:rsidR="0072413B" w:rsidRPr="0045573F" w:rsidRDefault="0072413B" w:rsidP="00AA15F8">
      <w:pPr>
        <w:spacing w:line="360" w:lineRule="auto"/>
        <w:rPr>
          <w:rFonts w:cstheme="minorHAnsi"/>
        </w:rPr>
      </w:pPr>
      <w:bookmarkStart w:id="16"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 xml:space="preserve">a repeated measures ANOVA was performed (Huynh -Feldt corrected) with group by misplacement (original, post-remapped, and post-transformed). A main effect of both group (F(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6"/>
    </w:p>
    <w:p w14:paraId="02A80F4A" w14:textId="77777777"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6480" cy="3027680"/>
                    </a:xfrm>
                    <a:prstGeom prst="rect">
                      <a:avLst/>
                    </a:prstGeom>
                  </pic:spPr>
                </pic:pic>
              </a:graphicData>
            </a:graphic>
          </wp:inline>
        </w:drawing>
      </w:r>
    </w:p>
    <w:p w14:paraId="5600D5BD" w14:textId="5997B68F"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6A3F5203" w14:textId="2BA1FB2D" w:rsidR="00DA6AEA" w:rsidRPr="00DA6AEA" w:rsidRDefault="00DA6AEA" w:rsidP="00DA6AEA">
      <w:pPr>
        <w:pStyle w:val="Heading3"/>
      </w:pPr>
      <w:bookmarkStart w:id="17" w:name="_Hlk496019781"/>
      <w:r w:rsidRPr="00DA6AEA">
        <w:lastRenderedPageBreak/>
        <w:t>2.3.2 First-Order and Higher-Order Relational Errors</w:t>
      </w:r>
    </w:p>
    <w:p w14:paraId="28563131" w14:textId="4E9FF9CF"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F(1, 10) = 17.127, p=0.002). Follow up Welch’s t-tests showed that hippocampal patients made fewer accurate placements of the correct identity to the correct studied location (e.g., successful identity-location binding) than comparison participants (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xml:space="preserve">). Importantly, however, patients had more placements of items in another item’s studied location (i.e. correct item-location relations with incorrect identity-location relation) than comparison participants (t(5.06)=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 xml:space="preserve">risons (t(4.71)=0.71,p=0.51)). </w:t>
      </w:r>
    </w:p>
    <w:p w14:paraId="0DA9E82A"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17"/>
    </w:p>
    <w:p w14:paraId="07247872" w14:textId="0A4F5CB7" w:rsidR="0072413B" w:rsidRDefault="00B27FBD" w:rsidP="0072413B">
      <w:r>
        <w:rPr>
          <w:noProof/>
        </w:rPr>
        <w:lastRenderedPageBreak/>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43052C02"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F94CBE3" w14:textId="1CF1818B" w:rsidR="0072413B" w:rsidRDefault="007353F3" w:rsidP="00563ABB">
      <w:pPr>
        <w:pStyle w:val="Heading3"/>
      </w:pPr>
      <w:r>
        <w:t xml:space="preserve">2.3.3 </w:t>
      </w:r>
      <w:r w:rsidR="0072413B" w:rsidRPr="005B7E2B">
        <w:t>Differences in Accuracy of Item-Location Associations across Set Sizes</w:t>
      </w:r>
    </w:p>
    <w:p w14:paraId="3A5EBAE7" w14:textId="33112547"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1689175E"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Comparisons of Patient (HC) vs Comparison Participant (NC) Item-location and identity-location accuracy across set sizes for patients vs comparisons.</w:t>
      </w:r>
      <w:r w:rsidRPr="00B4049A">
        <w:t xml:space="preserve"> </w:t>
      </w:r>
      <w:r>
        <w:t>Note that items which were not placed in any studied location are collapsed together as ‘Inaccurate Location’.</w:t>
      </w:r>
    </w:p>
    <w:p w14:paraId="2781D200" w14:textId="3BF3EC67" w:rsidR="0072413B" w:rsidRDefault="007353F3" w:rsidP="00563ABB">
      <w:pPr>
        <w:pStyle w:val="Heading2"/>
      </w:pPr>
      <w:bookmarkStart w:id="18" w:name="_Toc505879083"/>
      <w:r>
        <w:t xml:space="preserve">2.4 </w:t>
      </w:r>
      <w:r w:rsidR="0072413B">
        <w:t>Discussion</w:t>
      </w:r>
      <w:bookmarkEnd w:id="18"/>
    </w:p>
    <w:p w14:paraId="3A620C89" w14:textId="048B82A2"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9" w:name="_Hlk495427905"/>
      <w:r>
        <w:rPr>
          <w:rStyle w:val="CommentReference"/>
        </w:rPr>
        <w:t xml:space="preserve">. </w:t>
      </w:r>
      <w:bookmarkEnd w:id="19"/>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51184A30"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14:paraId="0904C836" w14:textId="77777777" w:rsidR="0072413B" w:rsidRDefault="0072413B" w:rsidP="00AA15F8">
      <w:pPr>
        <w:spacing w:line="360" w:lineRule="auto"/>
      </w:pPr>
      <w:bookmarkStart w:id="20" w:name="_Hlk495427674"/>
      <w:r>
        <w:t xml:space="preserve">What causes this sudden increase in identity-location errors in comparison participants at higher set sizes? </w:t>
      </w:r>
      <w:bookmarkEnd w:id="20"/>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FB41833"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21"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22" w:name="_Hlk494819886"/>
      <w:bookmarkEnd w:id="21"/>
      <w:r>
        <w:t>Gestalten perceptual features</w:t>
      </w:r>
      <w:bookmarkStart w:id="23" w:name="_Hlk495428041"/>
      <w:r>
        <w:t xml:space="preserve">, i.e. configural features which constitute parts of a unified whole, rather than relations </w:t>
      </w:r>
      <w:bookmarkEnd w:id="22"/>
      <w:bookmarkEnd w:id="23"/>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EB50C9">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14:paraId="59EA4B41" w14:textId="0925F357"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24"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EB50C9">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EB50C9">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4"/>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73D3183"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0B2F0ADF" w:rsidR="00101B0D" w:rsidRPr="00101B0D" w:rsidRDefault="007353F3" w:rsidP="00101B0D">
      <w:pPr>
        <w:pStyle w:val="Heading1"/>
      </w:pPr>
      <w:bookmarkStart w:id="25" w:name="_Toc505879084"/>
      <w:r>
        <w:lastRenderedPageBreak/>
        <w:t xml:space="preserve">Chapter 3: </w:t>
      </w:r>
      <w:r w:rsidR="00101B0D" w:rsidRPr="00101B0D">
        <w:t>Memory during Time Travel: Spatiotemporal Navigation, Contextual Boundaries, and Relational Memory Errors in Virtual Reality</w:t>
      </w:r>
      <w:bookmarkEnd w:id="25"/>
    </w:p>
    <w:p w14:paraId="57CF6ABF" w14:textId="14BEBE79" w:rsidR="00101B0D" w:rsidRDefault="007353F3" w:rsidP="00101B0D">
      <w:pPr>
        <w:pStyle w:val="Heading2"/>
      </w:pPr>
      <w:bookmarkStart w:id="26" w:name="_Toc505879085"/>
      <w:r>
        <w:t xml:space="preserve">3.1 </w:t>
      </w:r>
      <w:r w:rsidR="00101B0D">
        <w:t>Introduction</w:t>
      </w:r>
      <w:bookmarkEnd w:id="26"/>
    </w:p>
    <w:p w14:paraId="4B3F0CE9" w14:textId="2669709C"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28A346A1"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375613BF"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3E100B11"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w:t>
      </w:r>
      <w:r>
        <w:lastRenderedPageBreak/>
        <w:t xml:space="preserve">have been demonstrated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AA15F8">
      <w:pPr>
        <w:spacing w:line="360" w:lineRule="auto"/>
      </w:pPr>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6E15E631" w:rsidR="00101B0D" w:rsidRDefault="007353F3" w:rsidP="00101B0D">
      <w:pPr>
        <w:pStyle w:val="Heading2"/>
      </w:pPr>
      <w:bookmarkStart w:id="27" w:name="_Toc505879086"/>
      <w:r>
        <w:t xml:space="preserve">3.2 </w:t>
      </w:r>
      <w:r w:rsidR="00101B0D">
        <w:t>Methods</w:t>
      </w:r>
      <w:bookmarkEnd w:id="27"/>
    </w:p>
    <w:p w14:paraId="655BD582" w14:textId="64437601"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0F1AD8C3" w14:textId="77777777"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27A3D0E9"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08F85CD1" w14:textId="2265440D"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t>
      </w:r>
      <w:r>
        <w:lastRenderedPageBreak/>
        <w:t>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0A91A3AD"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1040CD70" w14:textId="77777777" w:rsidR="003E19B9" w:rsidRDefault="003E19B9">
      <w:pPr>
        <w:rPr>
          <w:noProof/>
        </w:rPr>
      </w:pPr>
      <w:r>
        <w:rPr>
          <w:noProof/>
        </w:rPr>
        <w:br w:type="page"/>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D04F64" w:rsidRPr="00586EE6" w:rsidRDefault="00D04F64"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D04F64" w:rsidRPr="00586EE6" w:rsidRDefault="00D04F64"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D04F64" w:rsidRPr="00586EE6" w:rsidRDefault="00D04F64"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D04F64" w:rsidRPr="00586EE6" w:rsidRDefault="00D04F64"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D04F64" w:rsidRPr="00586EE6" w:rsidRDefault="00D04F64"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D04F64" w:rsidRPr="00586EE6" w:rsidRDefault="00D04F64"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3462CAF4" w:rsidR="00D04F64" w:rsidRDefault="00D04F64"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3462CAF4" w:rsidR="00D04F64" w:rsidRDefault="00D04F64"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221C4A83"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14:paraId="3EC3729E" w14:textId="77777777"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14:paraId="6B10E40C" w14:textId="7BA49A43"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02099999" w14:textId="77777777"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AA15F8">
      <w:pPr>
        <w:spacing w:line="360" w:lineRule="auto"/>
      </w:pPr>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Del="00FC4F80">
        <w:t xml:space="preserve"> </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14:paraId="16CF35DA" w14:textId="77777777"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AA15F8">
      <w:pPr>
        <w:spacing w:line="360" w:lineRule="auto"/>
      </w:pPr>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respectively, where n</w:t>
      </w:r>
      <w:r w:rsidRPr="007C6B14">
        <w:rPr>
          <w:i/>
        </w:rPr>
        <w:t>P</w:t>
      </w:r>
      <w:r>
        <w:t>r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3CF970C1"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14:paraId="029BB732" w14:textId="77777777" w:rsidR="00101B0D" w:rsidRDefault="00101B0D" w:rsidP="00AA15F8">
      <w:pPr>
        <w:spacing w:line="360" w:lineRule="auto"/>
      </w:pPr>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05BD696D" w:rsidR="00101B0D" w:rsidRDefault="007353F3" w:rsidP="00101B0D">
      <w:pPr>
        <w:pStyle w:val="Heading2"/>
      </w:pPr>
      <w:bookmarkStart w:id="28" w:name="_Toc505879087"/>
      <w:r>
        <w:t xml:space="preserve">3.3 </w:t>
      </w:r>
      <w:r w:rsidR="00101B0D">
        <w:t>Results</w:t>
      </w:r>
      <w:bookmarkEnd w:id="28"/>
    </w:p>
    <w:p w14:paraId="79A0BDF6" w14:textId="6122F08B"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26A470EB" w14:textId="197E8A4D"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F(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268C7208" w14:textId="77777777" w:rsidR="003E19B9" w:rsidRDefault="003E19B9">
      <w:r>
        <w:br w:type="page"/>
      </w:r>
    </w:p>
    <w:p w14:paraId="0D8CA63D" w14:textId="77777777" w:rsidR="00101B0D" w:rsidRDefault="00101B0D" w:rsidP="00101B0D">
      <w:pPr>
        <w:rPr>
          <w:rStyle w:val="IntenseEmphasis"/>
        </w:rPr>
      </w:pPr>
      <w:r>
        <w:rPr>
          <w:noProof/>
        </w:rPr>
        <w:lastRenderedPageBreak/>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1452E181" w:rsidR="00D04F64" w:rsidRDefault="00D04F64"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1452E181" w:rsidR="00D04F64" w:rsidRDefault="00D04F64"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6B0EFFC"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518BE8F2" w14:textId="73519497" w:rsidR="00101B0D" w:rsidRDefault="00101B0D" w:rsidP="00AA15F8">
      <w:pPr>
        <w:spacing w:line="360" w:lineRule="auto"/>
      </w:pPr>
      <w:r>
        <w:t xml:space="preserve">Relational memory errors (identity-location misassignments)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 xml:space="preserve">than in space (t(171)=15.82, p&lt;0.001). A 2x4 (domain, i.e. space and time, by trial number) repeated measures ANOVA was used to determine if a difference was present across trials. A main effect of domain F(1, 168)=250.62, p&lt;0.001 was found; no significant interaction was present. In space, the number of relational errors decreased significantly between trials 1 and 2 (t(42)=2.75, p&lt;0.01) but not between trials 2 and 3 or 3 and 4 (t(42)=1.86 and 1.36, p=0.07 and 0.18, respectively). In time, there was no significant difference between temporal relational errors between trials 1 and 2 (t(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3C475ED4" w:rsidR="00D04F64" w:rsidRDefault="00D04F64"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3C475ED4" w:rsidR="00D04F64" w:rsidRDefault="00D04F64"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6FF5DA2D"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9BB900A" w14:textId="6F32850F"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xml:space="preserve">) was observed that within-context items were placed closer together than across context items in time (paired sample t-test; t(109)=9.78, p&lt;0.001). This effect was numerically larger for the across context distances, but both within and across differed significantly from 0 (t(42)=16.02, p&lt;0.001 and t(42)=10.61, p&lt;0.001, </w:t>
      </w:r>
      <w:r>
        <w:lastRenderedPageBreak/>
        <w:t xml:space="preserve">respectively). A 2x4 (within and across by trial number) repeated measures ANOVA was used to compare within and across over trials. A significant main effect of within vs. across was found (F(1, 106)=80.84, p&lt;0.001) but no interaction effect was present. No significant main effect of trial was present.  </w:t>
      </w:r>
    </w:p>
    <w:p w14:paraId="1B919ACA" w14:textId="77777777" w:rsidR="00101B0D" w:rsidRDefault="00101B0D" w:rsidP="00101B0D">
      <w:r w:rsidRPr="009C752E">
        <w:rPr>
          <w:noProof/>
        </w:rPr>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3F37A363" w:rsidR="00D04F64" w:rsidRDefault="00D04F64"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3F37A363" w:rsidR="00D04F64" w:rsidRDefault="00D04F64"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498FEE45" w:rsidR="003E19B9" w:rsidRDefault="00101B0D" w:rsidP="00AA15F8">
      <w:pPr>
        <w:spacing w:line="360" w:lineRule="auto"/>
      </w:pPr>
      <w:r>
        <w:t xml:space="preserve">Finally, when evaluating the identity-location misassignments (i.e. the number of items placed in another item’s location) within vs. across contexts, within-context items were misassigned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xml:space="preserve">). A 2x4 repeated measures ANOVA (within and across by trial number) was performed to examine this effect trial-over-trial. An interaction effect of within and across context misassignment proportion and trial was found (F(3, 147)=12.12, p&lt;0.001). Follow-up t-tests showed a significant increase in within-context misassignments between trials 1 and 2 (t(38)=-2.81, p&lt;0.01) and trials 2 and 3 (t(36)=-4.196, p&lt;0.001) but </w:t>
      </w:r>
      <w:r w:rsidRPr="00031B25">
        <w:t>not</w:t>
      </w:r>
      <w:r>
        <w:t xml:space="preserve"> trials 3 and 4 (t(30)=0.53, p=0.60). An opposite pattern can be observed on the across-</w:t>
      </w:r>
      <w:r>
        <w:lastRenderedPageBreak/>
        <w:t xml:space="preserve">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F(1, 168)=5.74, p=0.02) as well as an interaction between within and across context and trial (F(3, 168)=11.42, p&lt;0.001). Follow-up t-tests show a significant increase in within-context misassignments between trials 1 and 2 (t(42)=-2.34, p=0.024) but not significant increase between trials 2 and 3 or 3 and 4 (t(42)=-1.11 and 1.50, p=0.27 and 0.14, respectively). A significant decrease in across context misassignment was seen between trials 1 and 2 (t(42)=3.44, p=0.001) and trials 2 and 3 (t(42)=4.61, p&lt;0.001) but not trials 3 and 4 (t(42)=1.40, p=0.17. </w:t>
      </w:r>
    </w:p>
    <w:p w14:paraId="31B4B78A" w14:textId="77777777" w:rsidR="003E19B9" w:rsidRDefault="003E19B9">
      <w:r>
        <w:br w:type="page"/>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63B8B8D1" w:rsidR="00D04F64" w:rsidRDefault="00D04F64"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63B8B8D1" w:rsidR="00D04F64" w:rsidRDefault="00D04F64"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15D00C1" w:rsidR="00101B0D" w:rsidRDefault="007353F3" w:rsidP="00101B0D">
      <w:pPr>
        <w:pStyle w:val="Heading2"/>
        <w:rPr>
          <w:rStyle w:val="Heading1Char"/>
        </w:rPr>
      </w:pPr>
      <w:bookmarkStart w:id="29" w:name="_Toc505879088"/>
      <w:r>
        <w:rPr>
          <w:rStyle w:val="Heading1Char"/>
        </w:rPr>
        <w:lastRenderedPageBreak/>
        <w:t xml:space="preserve">3.4 </w:t>
      </w:r>
      <w:r w:rsidR="00101B0D" w:rsidRPr="007717E1">
        <w:rPr>
          <w:rStyle w:val="Heading1Char"/>
        </w:rPr>
        <w:t>Discussion</w:t>
      </w:r>
      <w:bookmarkEnd w:id="29"/>
    </w:p>
    <w:p w14:paraId="3769B27D" w14:textId="77777777" w:rsidR="00101B0D" w:rsidRDefault="00101B0D" w:rsidP="00AA15F8">
      <w:pPr>
        <w:spacing w:line="360" w:lineRule="auto"/>
      </w:pPr>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1C568B6C"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EB50C9">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have been identified in the hippocampus and its role in navigation </w:t>
      </w:r>
      <w:r>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 xml:space="preserve">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69CAE5E3" w:rsidR="00101B0D" w:rsidRDefault="00101B0D" w:rsidP="00AA15F8">
      <w:pPr>
        <w:spacing w:line="360" w:lineRule="auto"/>
      </w:pPr>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6415E604" w14:textId="1940DF6F" w:rsidR="00101B0D" w:rsidRDefault="00101B0D" w:rsidP="00AA15F8">
      <w:pPr>
        <w:spacing w:line="360" w:lineRule="auto"/>
      </w:pPr>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37261A78" w14:textId="77777777"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w:t>
      </w:r>
      <w:r>
        <w:lastRenderedPageBreak/>
        <w:t>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0CD6C0AE"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rsidR="00EB50C9">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EB50C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0A8F2C5"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57FB2CA6" w:rsidR="00563ABB" w:rsidRDefault="007353F3" w:rsidP="00563ABB">
      <w:pPr>
        <w:pStyle w:val="Heading1"/>
      </w:pPr>
      <w:bookmarkStart w:id="30" w:name="_Toc496446945"/>
      <w:bookmarkStart w:id="31" w:name="_Toc505879089"/>
      <w:r>
        <w:lastRenderedPageBreak/>
        <w:t xml:space="preserve">Chapter 4: </w:t>
      </w:r>
      <w:r w:rsidR="00563ABB">
        <w:t>Spatiotemporal Navigation, Sampling, and Information Encoding in Virtual Reality</w:t>
      </w:r>
      <w:bookmarkEnd w:id="30"/>
      <w:bookmarkEnd w:id="31"/>
    </w:p>
    <w:p w14:paraId="3A95011E" w14:textId="77777777" w:rsidR="00563ABB" w:rsidRDefault="00563ABB" w:rsidP="00563ABB"/>
    <w:p w14:paraId="0158BC7C" w14:textId="7DA72CED" w:rsidR="00563ABB" w:rsidRDefault="007353F3" w:rsidP="00563ABB">
      <w:pPr>
        <w:pStyle w:val="Heading2"/>
      </w:pPr>
      <w:bookmarkStart w:id="32" w:name="_Toc505879090"/>
      <w:r>
        <w:t xml:space="preserve">4.1 </w:t>
      </w:r>
      <w:r w:rsidR="00563ABB">
        <w:t>Introduction</w:t>
      </w:r>
      <w:bookmarkEnd w:id="32"/>
    </w:p>
    <w:bookmarkStart w:id="33" w:name="_Hlk498967680"/>
    <w:p w14:paraId="1F19D73B" w14:textId="5B3A4ABF" w:rsidR="001545AB"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Interestingly, however, the word “place” in this context strongly implies that navigation is generally restricted to space (and is used as the term to describe cells which fire relative to allocentric locations in space, i.e. “place” cells; </w:t>
      </w:r>
      <w:r>
        <w:fldChar w:fldCharType="begin" w:fldLock="1"/>
      </w:r>
      <w:r w:rsidR="00EB50C9">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allocentric representations, and this theory has been validated to various degrees across many human and rodent lesion studies </w:t>
      </w:r>
      <w:r>
        <w:fldChar w:fldCharType="begin" w:fldLock="1"/>
      </w:r>
      <w:r w:rsidR="00EB50C9">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and extensive evidence suggest the hippocampus is involved in mapping far more than just spatial </w:t>
      </w:r>
      <w:r w:rsidR="005041D4">
        <w:t>information</w:t>
      </w:r>
      <w:r w:rsidR="007B454C">
        <w:t xml:space="preserve"> </w:t>
      </w:r>
      <w:r w:rsidR="007B454C">
        <w:fldChar w:fldCharType="begin" w:fldLock="1"/>
      </w:r>
      <w:r w:rsidR="00EB50C9">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b; Ranganath &amp; Hsieh, 2016; Schiller et al., 2015; Warren et al., 2015)", "plainTextFormattedCitation" : "(Neal J. Cohen &amp; Eichenbaum, 1993; H. Eichenbaum, Dudchenko, Wood, Shapiro, &amp; Tanila, 1999; Howard Eichenbaum, 2015, 2017d; Howard et al., 2014; Konkel et al., 2008; B. J. Kraus et al., 2015b; Ranganath &amp; Hsieh, 2016; Schiller et al., 2015; Warren et al., 2015)", "previouslyFormattedCitation" : "(Neal J. Cohen &amp; Eichenbaum, 1993; H. Eichenbaum, Dudchenko, Wood, Shapiro, &amp; Tanila, 1999; Howard Eichenbaum, 2015, 2017d; Howard et al., 2014; Konkel et al., 2008; B. J. Kraus et al., 2015b; Ranganath &amp; Hsieh, 2016; Schiller et al., 2015; Warren et al., 2015)" }, "properties" : {  }, "schema" : "https://github.com/citation-style-language/schema/raw/master/csl-citation.json" }</w:instrText>
      </w:r>
      <w:r w:rsidR="007B454C">
        <w:fldChar w:fldCharType="separate"/>
      </w:r>
      <w:r w:rsidR="00EB50C9" w:rsidRPr="00EB50C9">
        <w:rPr>
          <w:noProof/>
        </w:rPr>
        <w:t>(Neal J. Cohen &amp; Eichenbaum, 1993; H. Eichenbaum, Dudchenko, Wood, Shapiro, &amp; Tanila, 1999; Howard Eichenbaum, 2015, 2017d; Howard et al., 2014; Konkel et al., 2008; B. J. Kraus et al., 2015b;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participants successfully reproduce several test phenomena including relational memory errors (see Chapter </w:t>
      </w:r>
      <w:r w:rsidR="00941DA3">
        <w:t>2</w:t>
      </w:r>
      <w:r>
        <w:t xml:space="preserve">) and Context Boundary Effects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w:t>
      </w:r>
      <w:r w:rsidR="00941DA3">
        <w:t>3</w:t>
      </w:r>
      <w:r>
        <w:t xml:space="preserve">). One prediction which was made in the previous chapter is that </w:t>
      </w:r>
      <w:r w:rsidR="00114801">
        <w:t xml:space="preserve">some subpopulation of </w:t>
      </w:r>
      <w:r>
        <w:t xml:space="preserve">time cells </w:t>
      </w:r>
      <w:r w:rsidR="00114801">
        <w:t xml:space="preserve">may </w:t>
      </w:r>
      <w:r>
        <w:t xml:space="preserve">map an allocentric perspective on time, not an egocentric one, despite the fact that time (like space) is consistently experienced egocentrically. Of course, the primary way this hypothesis could be validated is via </w:t>
      </w:r>
      <w:r>
        <w:lastRenderedPageBreak/>
        <w:t>electrophysiological work with actual time cells</w:t>
      </w:r>
      <w:r w:rsidR="002632A2">
        <w:t>. However, as successful as cellular recording studies have been in advancing our understanding of the organization of memory, using rodent models substantially constraints the complexity of tasks which can be used, potentially missing interesting aspects of the organization of human memory which require greater complexity.</w:t>
      </w:r>
      <w:r>
        <w:t xml:space="preserve"> </w:t>
      </w:r>
      <w:r w:rsidR="00625AB3">
        <w:t>I</w:t>
      </w:r>
      <w:r>
        <w:t xml:space="preserve">n this work, I </w:t>
      </w:r>
      <w:r w:rsidR="00B34899">
        <w:t>demonstrate</w:t>
      </w:r>
      <w:r>
        <w:t xml:space="preserve"> methods which </w:t>
      </w:r>
      <w:r w:rsidR="00B34899">
        <w:t xml:space="preserve">are </w:t>
      </w:r>
      <w:r>
        <w:t xml:space="preserve">applied to the behavioral navigation data collected in the task described in Chapter </w:t>
      </w:r>
      <w:r w:rsidR="00941DA3">
        <w:t>3</w:t>
      </w:r>
      <w:r>
        <w:t xml:space="preserve"> to </w:t>
      </w:r>
      <w:r w:rsidR="00625AB3">
        <w:t>adjudicate between allocentric and egocentric views on temporal information coding</w:t>
      </w:r>
      <w:r>
        <w:t xml:space="preserve">. Additionally, I </w:t>
      </w:r>
      <w:r w:rsidR="000C431F">
        <w:t>conduct</w:t>
      </w:r>
      <w:r>
        <w:t xml:space="preserve"> analyses which clarify aspects of spatiotemporal navigation in general which relate to relational and contextual memory in space and time.</w:t>
      </w:r>
    </w:p>
    <w:bookmarkEnd w:id="33"/>
    <w:p w14:paraId="3D62C0A9" w14:textId="18E264C8" w:rsidR="001545AB" w:rsidRDefault="001545AB" w:rsidP="00AA15F8">
      <w:pPr>
        <w:spacing w:line="360" w:lineRule="auto"/>
      </w:pPr>
      <w:r>
        <w:t xml:space="preserve">Spatial navigation is a critical capability of all creatures’ survival </w:t>
      </w:r>
      <w:r>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fldChar w:fldCharType="separate"/>
      </w:r>
      <w:r>
        <w:rPr>
          <w:noProof/>
        </w:rPr>
        <w:t>(Dudchenko, 2010; Huth, 2013; Wolbers &amp; Hegarty, 2010)</w:t>
      </w:r>
      <w:r>
        <w:fldChar w:fldCharType="end"/>
      </w:r>
      <w:r>
        <w:t xml:space="preserve">, animals </w:t>
      </w:r>
      <w:r>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fldChar w:fldCharType="separate"/>
      </w:r>
      <w:r>
        <w:rPr>
          <w:noProof/>
        </w:rPr>
        <w:t>Moffat &amp; Resnick, 2002)</w:t>
      </w:r>
      <w:r>
        <w:fldChar w:fldCharType="end"/>
      </w:r>
      <w:r>
        <w:t>, showing</w:t>
      </w:r>
      <w:r w:rsidR="000C431F">
        <w:t xml:space="preserve"> that</w:t>
      </w:r>
      <w:r>
        <w:t xml:space="preserve">, in older adults, smaller hippocampal volumes </w:t>
      </w:r>
      <w:r w:rsidR="000C431F">
        <w:t>relate to</w:t>
      </w:r>
      <w:r>
        <w:t xml:space="preserve"> longer distance travelled and time taken in the task </w:t>
      </w:r>
      <w:r>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rsidR="00EB50C9">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fldChar w:fldCharType="separate"/>
      </w:r>
      <w:r>
        <w:rPr>
          <w:noProof/>
        </w:rPr>
        <w:t>(Knierim &amp; Neunuebel, 2016)</w:t>
      </w:r>
      <w:r>
        <w:fldChar w:fldCharType="end"/>
      </w:r>
      <w:r w:rsidR="000C431F">
        <w:t>, DG specifically performs</w:t>
      </w:r>
      <w:r>
        <w:t xml:space="preserve"> pattern separation </w:t>
      </w:r>
      <w:r>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 "schema" : "https://github.com/citation-style-language/schema/raw/master/csl-citation.json" }</w:instrText>
      </w:r>
      <w:r>
        <w:fldChar w:fldCharType="separate"/>
      </w:r>
      <w:r>
        <w:rPr>
          <w:noProof/>
        </w:rPr>
        <w:t>Yonelinas, 2013)</w:t>
      </w:r>
      <w:r>
        <w:fldChar w:fldCharType="end"/>
      </w:r>
      <w:r>
        <w:t xml:space="preserve">, whose </w:t>
      </w:r>
      <w:r w:rsidR="000C431F">
        <w:t xml:space="preserve">associated </w:t>
      </w:r>
      <w:r>
        <w:t xml:space="preserve">evidence shows hippocampal damaged patients are impaired on finding the precise location of a hidden </w:t>
      </w:r>
      <w:r>
        <w:lastRenderedPageBreak/>
        <w:t xml:space="preserve">platform but can find the general location (i.e. quadran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Fanselow &amp; Dong, 2010; Nadel, Hoscheidt, &amp; Ryan, 2013). Similarly, view-matching strategies can help overcome deficits in allocentric memory of space via the subject finding an egocentric perspective which allows acquisition of the target</w:t>
      </w:r>
      <w:r w:rsidR="00625AB3">
        <w:t xml:space="preserve"> </w:t>
      </w:r>
      <w:r w:rsidR="00625AB3">
        <w:fldChar w:fldCharType="begin" w:fldLock="1"/>
      </w:r>
      <w:r w:rsidR="00EB50C9">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625AB3" w:rsidRPr="00625AB3">
        <w:rPr>
          <w:noProof/>
        </w:rPr>
        <w:t>(Pecchia &amp; Vallortigara, 2010)</w:t>
      </w:r>
      <w:r w:rsidR="00625AB3">
        <w:fldChar w:fldCharType="end"/>
      </w:r>
      <w:r>
        <w:t xml:space="preserve">. Moreover, not all navigation phenomena which occur in rodents are equivalent in humans. Rodents with hippocampal damage show a deficit in path integration while human hippocampal damaged patients do not </w:t>
      </w:r>
      <w:r w:rsidR="00625AB3">
        <w:fldChar w:fldCharType="begin" w:fldLock="1"/>
      </w:r>
      <w:r w:rsidR="00EB50C9">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complicated picture of hippocampal involvement in navigation in space and provide a </w:t>
      </w:r>
      <w:r w:rsidR="005041D4">
        <w:t xml:space="preserve">foundational </w:t>
      </w:r>
      <w:r w:rsidR="00625AB3">
        <w:t xml:space="preserve">perspective </w:t>
      </w:r>
      <w:r>
        <w:t>on which we might attempt to understand temporal navigation</w:t>
      </w:r>
      <w:r w:rsidR="000C431F">
        <w:t xml:space="preserve">. </w:t>
      </w:r>
      <w:r>
        <w:t>In particular, across all of the above work, several attempts have been made to develop quantifications of navigation in space which we may apply to navigation in space and time.</w:t>
      </w:r>
    </w:p>
    <w:p w14:paraId="1085DF26" w14:textId="624B75BB" w:rsidR="001545AB" w:rsidRDefault="001545AB" w:rsidP="00AA15F8">
      <w:pPr>
        <w:spacing w:line="360" w:lineRule="auto"/>
      </w:pPr>
      <w:r>
        <w:t xml:space="preserve">Several measures of behavior in navigation have been used historically 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computational advantages and disadvantages worth considering, especially if both spatial and temporal exploration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Similarly, path crossing has far less meaning in 3D (2 spatial and 1 temporal axis) than traditional 2D as it is unlikely for a 3D line to cross its self. Proximity to target, distance, and time are all potential methods of evaluation, however it is unclear which of these should be preferred for correlation with any particular output measure. Previous investigation into this issue has found that, </w:t>
      </w:r>
      <w:r>
        <w:lastRenderedPageBreak/>
        <w:t xml:space="preserve">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One particular measure of fractal geometry which has shown significant promise is Fractal Dimension (FD), a measure of the degree to which a path resembles a space-filling curv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This measure has been related to improved performance in the vMWM in humans independent of sex and age difference while sex and age tend to be related to more typical measures of navigation such as distance and time taken to perform the task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 is known as Lacunarity</w:t>
      </w:r>
      <w:r w:rsidR="000C431F">
        <w:t xml:space="preserve">, and it has been applied to several domains involving texture analysis </w:t>
      </w:r>
      <w:r w:rsidR="00EB50C9">
        <w:fldChar w:fldCharType="begin" w:fldLock="1"/>
      </w:r>
      <w:r w:rsidR="00EB50C9">
        <w:instrText>ADDIN CSL_CITATION { "citationItems" : [ { "id" : "ITEM-1", "itemData" : { "DOI" : "10.1103/PhysRevE.53.5461",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id" : "ITEM-1", "issue" : "5", "issued" : { "date-parts" : [ [ "1996" ] ] }, "page" : "5461-5468", "title" : "Lacunarity analysis :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EB50C9">
        <w:instrText>ADDIN CSL_CITATION { "citationItems" : [ { "id" : "ITEM-1", "itemData" : { "DOI" : "10.1016/S0165-0270(96)00080-5", "author" : [ { "dropping-particle" : "", "family" : "Smith", "given" : "T G", "non-dropping-particle" : "", "parse-names" : false, "suffix" : "" }, { "dropping-particle" : "", "family" : "Lange", "given" : "G D", "non-dropping-particle" : "", "parse-names" : false, "suffix" : "" }, { "dropping-particle" : "", "family" : "Marks", "given" : "W B", "non-dropping-particle" : "", "parse-names" : false, "suffix" : "" } ], "id" : "ITEM-1", "issued" : { "date-parts" : [ [ "1996" ] ] }, "title" : "Review article Fractal methods and results in cellular morphology - dimensions ,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EB50C9">
        <w:instrText>ADDIN CSL_CITATION { "citationItems" : [ { "id" : "ITEM-1", "itemData" : { "author" : [ { "dropping-particle" : "", "family" : "Jelinek", "given" : "A Karperien H F", "non-dropping-particle" : "", "parse-names" : false, "suffix" : "" } ], "id" : "ITEM-1", "issue" : "Takayasu 1990", "issued" : { "date-parts" : [ [ "2011" ] ] }, "title" : "Reviewing Lacunarity Analysis and Classification of Microglia in Neuroscience", "type" : "article-journal" }, "uris" : [ "http://www.mendeley.com/documents/?uuid=01e79b54-0d56-4f09-b93c-d59597dc223f" ] } ], "mendeley" : { "formattedCitation" : "(Jelinek, 2011)", "plainTextFormattedCitation" : "(Jelinek, 2011)", "previouslyFormattedCitation" : "(Jelinek, 2011)" }, "properties" : {  }, "schema" : "https://github.com/citation-style-language/schema/raw/master/csl-citation.json" }</w:instrText>
      </w:r>
      <w:r w:rsidR="00EB50C9">
        <w:fldChar w:fldCharType="separate"/>
      </w:r>
      <w:r w:rsidR="00EB50C9" w:rsidRPr="00EB50C9">
        <w:rPr>
          <w:noProof/>
        </w:rPr>
        <w:t>(Jelinek, 2011)</w:t>
      </w:r>
      <w:r w:rsidR="00EB50C9">
        <w:fldChar w:fldCharType="end"/>
      </w:r>
      <w:r w:rsidR="000C431F">
        <w:t>.</w:t>
      </w:r>
      <w:r w:rsidR="00193486">
        <w:t xml:space="preserve"> </w:t>
      </w:r>
      <w:r w:rsidR="00EB50C9">
        <w:t>A</w:t>
      </w:r>
      <w:r w:rsidR="00193486">
        <w:t xml:space="preserve">s will be discussed later, it can be thought of as a measure of systematicity </w:t>
      </w:r>
      <w:r w:rsidR="00EB50C9">
        <w:t xml:space="preserve">or compactness </w:t>
      </w:r>
      <w:r w:rsidR="00193486">
        <w:t>of a path. In addition to the introduction of this new path measure, i</w:t>
      </w:r>
      <w:r>
        <w:t xml:space="preserve">t is the intention of this work to determine which, if any, of a subset of these measures (enumerated in </w:t>
      </w:r>
      <w:r w:rsidR="00EB50C9">
        <w:t>the Methods section</w:t>
      </w:r>
      <w:r>
        <w:t xml:space="preserve">) relate to test-time performance as measured via the metrics of relational and contextual memory discussed in Chapter </w:t>
      </w:r>
      <w:r w:rsidR="00941DA3">
        <w:t>3</w:t>
      </w:r>
      <w:r>
        <w:t xml:space="preserve">. </w:t>
      </w:r>
    </w:p>
    <w:p w14:paraId="4734D512" w14:textId="30F0BB23" w:rsidR="00F92F7F" w:rsidRDefault="001545AB" w:rsidP="00AA15F8">
      <w:pPr>
        <w:spacing w:line="360" w:lineRule="auto"/>
      </w:pPr>
      <w:r>
        <w:t>In addition to being critical for certain types of spatial navigation</w:t>
      </w:r>
      <w:r w:rsidR="00EB50C9">
        <w:t xml:space="preserve"> </w:t>
      </w:r>
      <w:r>
        <w:t>the hippocampus also critically organizes memory in terms of the orders of sequences</w:t>
      </w:r>
      <w:r w:rsidR="00EB50C9">
        <w:t xml:space="preserve"> in rodents</w:t>
      </w:r>
      <w:r>
        <w:t xml:space="preserve">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 "schema" : "https://github.com/citation-style-language/schema/raw/master/csl-citation.json" }</w:instrText>
      </w:r>
      <w:r>
        <w:fldChar w:fldCharType="separate"/>
      </w:r>
      <w:r w:rsidR="00625AB3" w:rsidRPr="00625AB3">
        <w:rPr>
          <w:noProof/>
        </w:rPr>
        <w:t>(Dede et al., 2016)</w:t>
      </w:r>
      <w:r>
        <w:fldChar w:fldCharType="end"/>
      </w:r>
      <w:r>
        <w:t>. As menti</w:t>
      </w:r>
      <w:r w:rsidR="00EB50C9">
        <w:t>oned previously, it is unclear i</w:t>
      </w:r>
      <w:r>
        <w:t>f “time” cells measure time in some allocentric space or egocentrically</w:t>
      </w:r>
      <w:r w:rsidR="00EB50C9">
        <w:t xml:space="preserve"> as the methods of evaluation of firing in time cells have consistently used temporal distance relative to the start of a trial as the measure of interest</w:t>
      </w:r>
      <w:r>
        <w:t xml:space="preserve">.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34" w:name="_Hlk499057190"/>
      <w:bookmarkStart w:id="35" w:name="_Hlk499057167"/>
      <w:r w:rsidR="005041D4">
        <w:t xml:space="preserve">Taxis </w:t>
      </w:r>
      <w:bookmarkEnd w:id="34"/>
      <w:r w:rsidR="005041D4">
        <w:t>in time is more obvious in this task than in more traditional spatial tasks</w:t>
      </w:r>
      <w:r w:rsidR="00625AB3">
        <w:t xml:space="preserve"> </w:t>
      </w:r>
      <w:r w:rsidR="00625AB3">
        <w:lastRenderedPageBreak/>
        <w:t>because time is 1 dimensional and always flowing, so a taxis path to an event through time is a straight line in the temporal dimension. On the other hand, taxis in space</w:t>
      </w:r>
      <w:r w:rsidR="005041D4">
        <w:t xml:space="preserve"> </w:t>
      </w:r>
      <w:r w:rsidR="00625AB3">
        <w:t>requires movement in time and is therefore a diagonal line traversing space and time equally. In either case, taxis is a potential navigation strategy once an event location has been identified in either space or time, however in both cases, the distance of taxis is limited by the spatial and temporal distances observable by the participant (i.e. participants can only see events 5 meters spatially in front of them and 2 seconds temporally, due to the animation effect and auditory cue of the events)</w:t>
      </w:r>
      <w:r w:rsidR="005041D4">
        <w:t xml:space="preserve">. </w:t>
      </w:r>
      <w:bookmarkEnd w:id="35"/>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This is consistent with other models of temporal memory which show contiguit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 "schema" : "https://github.com/citation-style-language/schema/raw/master/csl-citation.json" }</w:instrText>
      </w:r>
      <w:r>
        <w:fldChar w:fldCharType="separate"/>
      </w:r>
      <w:r w:rsidR="00625AB3" w:rsidRPr="00625AB3">
        <w:rPr>
          <w:noProof/>
        </w:rPr>
        <w:t>(Howard et al., 2015)</w:t>
      </w:r>
      <w:r>
        <w:fldChar w:fldCharType="end"/>
      </w:r>
      <w:r w:rsidR="00EB50C9">
        <w:t>, and indeed, one measure which will be proposed later in this chapter involves measuring the degree of contiguity of exploration</w:t>
      </w:r>
      <w:r>
        <w:t xml:space="preserve">. </w:t>
      </w:r>
      <w:r w:rsidR="00EB50C9">
        <w:t xml:space="preserve">Participants </w:t>
      </w:r>
      <w:r w:rsidR="00625AB3">
        <w:t xml:space="preserve">may need to use a </w:t>
      </w:r>
      <w:r w:rsidRPr="00625AB3">
        <w:rPr>
          <w:i/>
        </w:rPr>
        <w:t>guidance</w:t>
      </w:r>
      <w:r>
        <w:t xml:space="preserve"> strategy </w:t>
      </w:r>
      <w:r>
        <w:fldChar w:fldCharType="begin" w:fldLock="1"/>
      </w:r>
      <w:r w:rsidR="00EB50C9">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precalculated path between events when the target is not visible (but distal cues in space and time are visible). In an </w:t>
      </w:r>
      <w:r w:rsidRPr="00625AB3">
        <w:rPr>
          <w:i/>
        </w:rPr>
        <w:t>egocentric</w:t>
      </w:r>
      <w:r>
        <w:t xml:space="preserve"> strategy, this might be sufficient, however if an allocentric perspective on the timeline events was formed, a new method of navigation becomes available known i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w:t>
      </w:r>
      <w:r w:rsidR="00EB50C9">
        <w:t xml:space="preserve"> which is implied by the simulation (i.e. what happens to time when the participant does nothing)</w:t>
      </w:r>
      <w:r>
        <w:t xml:space="preserve">. However, it is an empirical question as to whether or not, by trial 4, participants begin to converge on navigating and reconstructing in this allocentric </w:t>
      </w:r>
      <w:r w:rsidR="00193486">
        <w:t xml:space="preserve">temporal </w:t>
      </w:r>
      <w:r>
        <w:t xml:space="preserve">order. If navigation converges to this order, this can be taken as evidence </w:t>
      </w:r>
      <w:r w:rsidR="005041D4">
        <w:t>that a</w:t>
      </w:r>
      <w:r w:rsidR="00193486">
        <w:t>n allocentric representation</w:t>
      </w:r>
      <w:r w:rsidR="005041D4">
        <w:t xml:space="preserve"> of </w:t>
      </w:r>
      <w:r>
        <w:t>time has been learned by the participants, and this representation is being used as a critical organizing principle for the cognitive map of time</w:t>
      </w:r>
      <w:r w:rsidR="00AA706F">
        <w:t xml:space="preserve"> (and potentially influence the spatial domain reconstruction as well)</w:t>
      </w:r>
      <w:r>
        <w:t xml:space="preserve">. This would be suggestive that </w:t>
      </w:r>
      <w:r w:rsidR="00193486">
        <w:t>some subset of the population of cells which would be identified as</w:t>
      </w:r>
      <w:r>
        <w:t xml:space="preserve"> time cells</w:t>
      </w:r>
      <w:r w:rsidR="00193486">
        <w:t>,</w:t>
      </w:r>
      <w:r>
        <w:t xml:space="preserve"> which are thought to relate to the temporal locations of events</w:t>
      </w:r>
      <w:r w:rsidR="00193486">
        <w:t>,</w:t>
      </w:r>
      <w:r>
        <w:t xml:space="preserve"> might, in fact, relate to allocentric temporal points rather than some egocentric perspective on a fixed order of events</w:t>
      </w:r>
      <w:r w:rsidR="00EB50C9">
        <w:t xml:space="preserve"> (i.e. firing relative to other events rather than the start of the trial).</w:t>
      </w:r>
      <w:r>
        <w:t xml:space="preserve"> The analysis methods in this chapter allow us to assess these order-related </w:t>
      </w:r>
      <w:r w:rsidR="007B3341">
        <w:t>issues</w:t>
      </w:r>
      <w:r w:rsidR="00193486">
        <w:t xml:space="preserve"> behaviorally</w:t>
      </w:r>
      <w:r w:rsidR="007B3341">
        <w:t>.</w:t>
      </w:r>
    </w:p>
    <w:p w14:paraId="5F2F5989" w14:textId="5A7BB655" w:rsidR="001545AB" w:rsidRDefault="001545AB" w:rsidP="00AA15F8">
      <w:pPr>
        <w:spacing w:after="0" w:line="360" w:lineRule="auto"/>
        <w:rPr>
          <w:rFonts w:ascii="Times New Roman" w:hAnsi="Times New Roman" w:cs="Times New Roman"/>
          <w:sz w:val="24"/>
          <w:szCs w:val="24"/>
        </w:rPr>
      </w:pPr>
      <w:r>
        <w:lastRenderedPageBreak/>
        <w:t>In summary, this work aims to determine if aspects of navigation relate to relational and contextual reconstruction memory measures</w:t>
      </w:r>
      <w:r w:rsidR="00EB50C9">
        <w:t xml:space="preserve"> as well as to assess exploration of the order of events in space and time</w:t>
      </w:r>
      <w:r>
        <w:t xml:space="preserve">. This </w:t>
      </w:r>
      <w:r w:rsidR="00EB50C9">
        <w:t xml:space="preserve">is </w:t>
      </w:r>
      <w:r>
        <w:t xml:space="preserve">accomplished by examining navigation data from a Spatiotemporal Navigation Task performed by human participants. Additionally, this work aims to provide the first preliminary evidence that hippocampal representations </w:t>
      </w:r>
      <w:r w:rsidR="00AA706F">
        <w:t xml:space="preserve">of time may converge to an allocentric map of time via relational memory, hypothesizing that </w:t>
      </w:r>
      <w:r w:rsidR="00EB50C9">
        <w:t xml:space="preserve">some subpopulation of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p>
    <w:p w14:paraId="14881E64" w14:textId="200887B7" w:rsidR="00563ABB" w:rsidRDefault="007353F3" w:rsidP="00563ABB">
      <w:pPr>
        <w:pStyle w:val="Heading2"/>
      </w:pPr>
      <w:bookmarkStart w:id="36" w:name="_Toc505879091"/>
      <w:r>
        <w:t xml:space="preserve">4.2 </w:t>
      </w:r>
      <w:r w:rsidR="00563ABB">
        <w:t>Methods</w:t>
      </w:r>
      <w:bookmarkEnd w:id="36"/>
    </w:p>
    <w:p w14:paraId="4502A58A" w14:textId="6F652A7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04B2EAD8" w14:textId="7DC2253E" w:rsidR="001545AB" w:rsidRDefault="001545AB" w:rsidP="00AA15F8">
      <w:pPr>
        <w:spacing w:line="360" w:lineRule="auto"/>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02830366"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60DF5975" w14:textId="6C3D6013"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14:paraId="068FF6B3" w14:textId="5752538C"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t>
      </w:r>
      <w:r>
        <w:lastRenderedPageBreak/>
        <w:t>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Temporal navigation was 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318D6EEC" w14:textId="77777777" w:rsidR="00501467" w:rsidRDefault="00501467" w:rsidP="00AA15F8">
      <w:pPr>
        <w:spacing w:line="360" w:lineRule="auto"/>
      </w:pPr>
      <w:bookmarkStart w:id="37"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37"/>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1A3B9DC4">
                <wp:extent cx="5754370" cy="253365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33650"/>
                        </a:xfrm>
                        <a:prstGeom prst="rect">
                          <a:avLst/>
                        </a:prstGeom>
                        <a:solidFill>
                          <a:srgbClr val="FFFFFF"/>
                        </a:solidFill>
                        <a:ln w="9525">
                          <a:noFill/>
                          <a:miter lim="800000"/>
                          <a:headEnd/>
                          <a:tailEnd/>
                        </a:ln>
                      </wps:spPr>
                      <wps:txbx>
                        <w:txbxContent>
                          <w:p w14:paraId="337FCFAD" w14:textId="1BC17700" w:rsidR="00D04F64" w:rsidRDefault="00D04F64" w:rsidP="00563ABB">
                            <w:r w:rsidRPr="0073570F">
                              <w:rPr>
                                <w:b/>
                              </w:rPr>
                              <w:t xml:space="preserve">Figure </w:t>
                            </w:r>
                            <w:r>
                              <w:rPr>
                                <w:b/>
                              </w:rPr>
                              <w:t>4.</w:t>
                            </w:r>
                            <w:r w:rsidRPr="0073570F">
                              <w:rPr>
                                <w:b/>
                              </w:rPr>
                              <w:t>1</w:t>
                            </w:r>
                            <w:r>
                              <w:t>: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" stroked="f">
                <v:textbox>
                  <w:txbxContent>
                    <w:p w14:paraId="337FCFAD" w14:textId="1BC17700" w:rsidR="00D04F64" w:rsidRDefault="00D04F64" w:rsidP="00563ABB">
                      <w:r w:rsidRPr="0073570F">
                        <w:rPr>
                          <w:b/>
                        </w:rPr>
                        <w:t xml:space="preserve">Figure </w:t>
                      </w:r>
                      <w:r>
                        <w:rPr>
                          <w:b/>
                        </w:rPr>
                        <w:t>4.</w:t>
                      </w:r>
                      <w:r w:rsidRPr="0073570F">
                        <w:rPr>
                          <w:b/>
                        </w:rPr>
                        <w:t>1</w:t>
                      </w:r>
                      <w:r>
                        <w:t>: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p>
    <w:p w14:paraId="7C0145D6" w14:textId="4B1D214F"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6163B489" w14:textId="3C1DE420" w:rsidR="005041D4" w:rsidRDefault="005041D4" w:rsidP="00AA15F8">
      <w:pPr>
        <w:spacing w:line="360" w:lineRule="auto"/>
      </w:pPr>
      <w:r>
        <w:t xml:space="preserve">The study and test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670FA301" w:rsidR="0027211D" w:rsidRDefault="005041D4" w:rsidP="00AA15F8">
      <w:pPr>
        <w:spacing w:line="360" w:lineRule="auto"/>
      </w:pPr>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p>
    <w:p w14:paraId="42AEDB8D" w14:textId="04F8A0FF" w:rsidR="00501467" w:rsidRDefault="00FC566C" w:rsidP="00AA15F8">
      <w:pPr>
        <w:spacing w:line="360" w:lineRule="auto"/>
      </w:pPr>
      <w:r>
        <w:t>In the analysis of Fractal Dimension,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i.e. the negative space of the path at infinitely small scale). A larger lacunarity is associated with less systematicity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w:t>
      </w:r>
      <w:r w:rsidR="00501467">
        <w:lastRenderedPageBreak/>
        <w:t>asymptotic regions of the measurement (thus, isolating the linear region of interest). In the actual analysis of participant data, the scale range was determined dynamically first, then an identical scale parameter was used for all participants in the final measurement for consistency.</w:t>
      </w:r>
    </w:p>
    <w:p w14:paraId="40C8BA24" w14:textId="49F75569"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1CE9B5E" w:rsidR="00D04F64" w:rsidRDefault="00D04F64"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1CE9B5E" w:rsidR="00D04F64" w:rsidRDefault="00D04F64"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2968B0B0" w14:textId="5E49073C" w:rsidR="00501467" w:rsidRDefault="00501467" w:rsidP="00AA15F8">
      <w:pPr>
        <w:spacing w:line="360" w:lineRule="auto"/>
      </w:pPr>
      <w:r>
        <w:t xml:space="preserve">To see how these two measures (FD and Lacunarity)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a range of Lacunarity and Fractal Dimension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ere filtered with an order 6 Butterworth Lowpass Filter with increasingly strict frequency cutoff parameters.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31B3C79A">
                <wp:extent cx="5754370" cy="1406105"/>
                <wp:effectExtent l="0" t="0" r="0" b="381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6B233816" w14:textId="4149B5CC" w:rsidR="00D04F64" w:rsidRDefault="00D04F64" w:rsidP="00F14402">
                            <w:r>
                              <w:rPr>
                                <w:b/>
                              </w:rPr>
                              <w:t>Figure 4.3</w:t>
                            </w:r>
                            <w:r>
                              <w:t>: Comparison of Lacunarity and Fractal Dimension of various lowpass-filtered random walks. The blue (top)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" stroked="f">
                <v:textbox>
                  <w:txbxContent>
                    <w:p w14:paraId="6B233816" w14:textId="4149B5CC" w:rsidR="00D04F64" w:rsidRDefault="00D04F64" w:rsidP="00F14402">
                      <w:r>
                        <w:rPr>
                          <w:b/>
                        </w:rPr>
                        <w:t>Figure 4.3</w:t>
                      </w:r>
                      <w:r>
                        <w:t>: Comparison of Lacunarity and Fractal Dimension of various lowpass-filtered random walks. The blue (top)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v:textbox>
                <w10:anchorlock/>
              </v:shape>
            </w:pict>
          </mc:Fallback>
        </mc:AlternateContent>
      </w:r>
    </w:p>
    <w:p w14:paraId="36C43D69" w14:textId="2AA338A0" w:rsidR="0027211D" w:rsidRDefault="00803C16" w:rsidP="00AA15F8">
      <w:pPr>
        <w:spacing w:line="360" w:lineRule="auto"/>
      </w:pPr>
      <w:r>
        <w:t>Beyond measures of path complexity and systematicity,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xml:space="preserve">. Most studies of context boundaries do not allow participants to arbitrarily cross boundaries and sample contexts freely. As such, it </w:t>
      </w:r>
      <w:r>
        <w:t xml:space="preserve">is </w:t>
      </w:r>
      <w:r w:rsidR="0027211D">
        <w:t xml:space="preserve">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exclusively related to better pattern separation, </w:t>
      </w:r>
      <w:r>
        <w:t>the relationship may be with the across-</w:t>
      </w:r>
      <w:r w:rsidR="0027211D">
        <w:t xml:space="preserve">context relational memory </w:t>
      </w:r>
      <w:r>
        <w:t>errors</w:t>
      </w:r>
      <w:r w:rsidR="0027211D">
        <w:t>.</w:t>
      </w:r>
    </w:p>
    <w:p w14:paraId="7D5169C0" w14:textId="0BD34F9F" w:rsidR="005041D4" w:rsidRDefault="005041D4" w:rsidP="005041D4">
      <w:r w:rsidRPr="00F76AD2">
        <w:rPr>
          <w:b/>
        </w:rPr>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w:t>
      </w:r>
      <w:r w:rsidR="00AA706F">
        <w:lastRenderedPageBreak/>
        <w:t xml:space="preserve">variable. Additional Order analyses (reviewed in the next section) will be necessary to understand the </w:t>
      </w:r>
      <w:r w:rsidR="00803C16">
        <w:t xml:space="preserve">complex </w:t>
      </w:r>
      <w:r w:rsidR="00AA706F">
        <w:t>relational information contained within the data.</w:t>
      </w:r>
    </w:p>
    <w:p w14:paraId="3E1293C0" w14:textId="77777777" w:rsidR="00803C16" w:rsidRPr="005041D4" w:rsidRDefault="00803C16" w:rsidP="005041D4"/>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1390AB8B"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4EAC9F36" w:rsidR="00074733" w:rsidRDefault="00074733" w:rsidP="00AE6BB0">
            <w:pPr>
              <w:cnfStyle w:val="000000100000" w:firstRow="0" w:lastRow="0" w:firstColumn="0" w:lastColumn="0" w:oddVBand="0" w:evenVBand="0" w:oddHBand="1" w:evenHBand="0" w:firstRowFirstColumn="0" w:firstRowLastColumn="0" w:lastRowFirstColumn="0" w:lastRowLastColumn="0"/>
            </w:pPr>
            <w:r>
              <w:t>Context Boundary Effect &amp; Relational Errors</w:t>
            </w:r>
          </w:p>
        </w:tc>
        <w:tc>
          <w:tcPr>
            <w:tcW w:w="2970" w:type="dxa"/>
          </w:tcPr>
          <w:p w14:paraId="7EC40D9E" w14:textId="6D031598"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 "schema" : "https://github.com/citation-style-language/schema/raw/master/csl-citation.json" }</w:instrText>
            </w:r>
            <w:r>
              <w:fldChar w:fldCharType="separate"/>
            </w:r>
            <w:r w:rsidRPr="00625AB3">
              <w:rPr>
                <w:noProof/>
              </w:rPr>
              <w:t>(Ezzyat &amp; Davachi, 2014; Zacks et al., 2007b)</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1FBD9B08" w:rsidR="00D04F64" w:rsidRDefault="00D04F64"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1FBD9B08" w:rsidR="00D04F64" w:rsidRDefault="00D04F64"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v:textbox>
                <w10:anchorlock/>
              </v:shape>
            </w:pict>
          </mc:Fallback>
        </mc:AlternateContent>
      </w:r>
    </w:p>
    <w:p w14:paraId="033C8EC8" w14:textId="4E824A61"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38" w:name="_Toc497156045"/>
      <w:r w:rsidR="005041D4" w:rsidRPr="005041D4">
        <w:t>Order Analyses</w:t>
      </w:r>
      <w:bookmarkEnd w:id="38"/>
      <w:r w:rsidR="005041D4" w:rsidRPr="005041D4">
        <w:rPr>
          <w:rFonts w:ascii="Times New Roman" w:hAnsi="Times New Roman" w:cs="Times New Roman"/>
          <w:i/>
        </w:rPr>
        <w:t xml:space="preserve"> </w:t>
      </w:r>
    </w:p>
    <w:p w14:paraId="70180958" w14:textId="482D12DD"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than a perspective based on an egocentric attempt to replay the series of events as they happened to be seen i</w:t>
      </w:r>
      <w:r w:rsidR="00700F34">
        <w:t xml:space="preserve">n the first or second trials). </w:t>
      </w:r>
    </w:p>
    <w:p w14:paraId="3DEEB390" w14:textId="5F74C4E5" w:rsidR="003E19B9" w:rsidRDefault="005041D4" w:rsidP="00AA15F8">
      <w:pPr>
        <w:spacing w:after="0" w:line="360" w:lineRule="auto"/>
        <w:rPr>
          <w:rFonts w:ascii="Times New Roman" w:hAnsi="Times New Roman" w:cs="Times New Roman"/>
          <w:sz w:val="24"/>
          <w:szCs w:val="24"/>
        </w:rPr>
      </w:pPr>
      <w:r>
        <w:t>Analyzing order in this way can be a complex issue. Recency, contiguity, and primacy effects could lead to particular items receiving specialized treatment by chance or due to an overall bias towards allocentric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w:t>
      </w:r>
      <w:r>
        <w:lastRenderedPageBreak/>
        <w:t xml:space="preserve">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Tau distance metric is appropriate for this, and it has the added benefit of providing a positive or negative 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 which measures the number of contiguous sublists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determine if exploration or reconstruction order converge to a particular hypothesized order (specifically, the “allocentric” order 1,2,3,4,5,6,7,8, but also potentially other orders of interest such as [8,7,6,5,4,3,2,1] or [2,1,4,3,6,5,8,7]).</w:t>
      </w:r>
      <w:r>
        <w:rPr>
          <w:rFonts w:ascii="Times New Roman" w:hAnsi="Times New Roman" w:cs="Times New Roman"/>
          <w:sz w:val="24"/>
          <w:szCs w:val="24"/>
        </w:rPr>
        <w:t xml:space="preserve"> </w:t>
      </w:r>
    </w:p>
    <w:p w14:paraId="1DB275BC" w14:textId="77777777" w:rsidR="003E19B9" w:rsidRDefault="003E19B9">
      <w:pPr>
        <w:rPr>
          <w:rFonts w:ascii="Times New Roman" w:hAnsi="Times New Roman" w:cs="Times New Roman"/>
          <w:sz w:val="24"/>
          <w:szCs w:val="24"/>
        </w:rPr>
      </w:pPr>
      <w:r>
        <w:rPr>
          <w:rFonts w:ascii="Times New Roman" w:hAnsi="Times New Roman" w:cs="Times New Roman"/>
          <w:sz w:val="24"/>
          <w:szCs w:val="24"/>
        </w:rPr>
        <w:br w:type="page"/>
      </w:r>
    </w:p>
    <w:p w14:paraId="409FB2EF" w14:textId="44B4ADE7" w:rsidR="00515104" w:rsidRDefault="008A66B0" w:rsidP="006A5D4C">
      <w:pPr>
        <w:jc w:val="center"/>
      </w:pPr>
      <w:r>
        <w:rPr>
          <w:noProof/>
        </w:rPr>
        <w:lastRenderedPageBreak/>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2E619174" w:rsidR="00D04F64" w:rsidRDefault="00D04F64"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3IJQIAACY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" stroked="f">
                <v:textbox>
                  <w:txbxContent>
                    <w:p w14:paraId="5FE37BA0" w14:textId="2E619174" w:rsidR="00D04F64" w:rsidRDefault="00D04F64"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6EECFE67" w:rsidR="005041D4" w:rsidRDefault="005041D4" w:rsidP="00AA15F8">
      <w:pPr>
        <w:spacing w:line="360" w:lineRule="auto"/>
      </w:pPr>
      <w:bookmarkStart w:id="39" w:name="_Hlk499056994"/>
      <w:r>
        <w:t>In summary, this framework for evaluating order information will be used to observe changes in distance of exploration and reconstruction to the allocentric order across trials</w:t>
      </w:r>
      <w:r w:rsidR="003947B1">
        <w:t xml:space="preserve">, predicting that </w:t>
      </w:r>
      <w:r>
        <w:t>both study-time navigation and test-time reconstruction order will trend towards allocentric 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39"/>
    </w:p>
    <w:p w14:paraId="54A42D4E" w14:textId="1FEA082C"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682E3960" w14:textId="4E523B40" w:rsidR="005041D4" w:rsidRDefault="005041D4" w:rsidP="00AA15F8">
      <w:pPr>
        <w:spacing w:line="360" w:lineRule="auto"/>
      </w:pPr>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using the nlm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D’Agostino and Pearson’s test for normality, and, in cases where required, correction (i.e. log correction) was applied to transform the residuals to normality. </w:t>
      </w:r>
      <w:r>
        <w:lastRenderedPageBreak/>
        <w:t>Comparisons which collapsed trials together used either paired-sample, two-tailed t-tests or one-sample, two-tailed t-tests (for comparison to expected chance values). All tests used an alpha value of 0.05 to determine significance.</w:t>
      </w:r>
    </w:p>
    <w:p w14:paraId="58AD7813" w14:textId="7AB928FC" w:rsidR="00563ABB" w:rsidRDefault="007353F3" w:rsidP="00563ABB">
      <w:pPr>
        <w:pStyle w:val="Heading2"/>
      </w:pPr>
      <w:bookmarkStart w:id="40" w:name="_Toc505879092"/>
      <w:r>
        <w:t xml:space="preserve">4.3 </w:t>
      </w:r>
      <w:r w:rsidR="00563ABB">
        <w:t>Results</w:t>
      </w:r>
      <w:bookmarkEnd w:id="40"/>
    </w:p>
    <w:p w14:paraId="11E44A85" w14:textId="0D42F96B"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p>
    <w:p w14:paraId="7364220E" w14:textId="3E6CC7DB" w:rsidR="005C3B70" w:rsidRPr="005C3B70" w:rsidRDefault="005C3B70" w:rsidP="00AA15F8">
      <w:pPr>
        <w:spacing w:line="360" w:lineRule="auto"/>
      </w:pPr>
      <w:r>
        <w:t>In the navigation analysis, 9 key path variables were used to collapse the entire navigation path into a single number. These metrics were: temporal distance travelled, spatial distance travelled, context boundary crossings, fractal dimension (FD) in t</w:t>
      </w:r>
      <w:r w:rsidR="00960029">
        <w:t>ime, space, and spacetime, and l</w:t>
      </w:r>
      <w:r>
        <w:t xml:space="preserve">acunarity in time, space, and spacetim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for time travelled, space travelled, context boundary crossings, and lacunarity time, all pairwise comparisons were significant (p&lt;0.05) except between trials 3 and 4. For FD space, FD time, FD spacetime, lacunarity space, and lacunarity spacetime, all pairwise comparisons were significant (p&lt;0.05).</w:t>
      </w:r>
    </w:p>
    <w:p w14:paraId="45FBDA76" w14:textId="06546D7F" w:rsidR="005041D4" w:rsidRDefault="00A50C4B" w:rsidP="005041D4">
      <w:r>
        <w:rPr>
          <w:noProof/>
        </w:rPr>
        <w:lastRenderedPageBreak/>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0">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13B47591" w:rsidR="00D04F64" w:rsidRDefault="00D04F64"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13B47591" w:rsidR="00D04F64" w:rsidRDefault="00D04F64" w:rsidP="00A50C4B">
                      <w:r>
                        <w:rPr>
                          <w:b/>
                        </w:rPr>
                        <w:t>Figure 4.5</w:t>
                      </w:r>
                      <w:r>
                        <w:t>: Navigation Path Metrics - Note the similarity of learning curves across all path metrics.</w:t>
                      </w:r>
                    </w:p>
                  </w:txbxContent>
                </v:textbox>
                <w10:anchorlock/>
              </v:shape>
            </w:pict>
          </mc:Fallback>
        </mc:AlternateContent>
      </w:r>
    </w:p>
    <w:p w14:paraId="08AAFF74" w14:textId="6E2A990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502AE317" w14:textId="52DCDD1A" w:rsidR="00960029" w:rsidRDefault="00960029" w:rsidP="00AA15F8">
      <w:pPr>
        <w:spacing w:line="360" w:lineRule="auto"/>
      </w:pPr>
      <w:r>
        <w:t>A repeated measure ANOVA was used to analyze the Kendall Tau and Contiguity distances of the population across trials</w:t>
      </w:r>
      <w:r w:rsidR="00AD2CA6">
        <w:t xml:space="preserve"> (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 different from one another (i.e. trials 1 to 3, 2 to 4, and 1 to 4) while all adjacent trials were not significantly different from one another</w:t>
      </w:r>
      <w:r w:rsidR="00AD2CA6">
        <w:t xml:space="preserve"> 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1, 2, 3, 4, 5 in the implied temporal order of the simulation)</w:t>
      </w:r>
      <w:r>
        <w:t xml:space="preserve">. Participants started near the random point (with a slight positive bias) and trended </w:t>
      </w:r>
      <w:r>
        <w:lastRenderedPageBreak/>
        <w:t xml:space="preserve">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1">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107B0289" w:rsidR="00D04F64" w:rsidRDefault="00D04F64"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107B0289" w:rsidR="00D04F64" w:rsidRDefault="00D04F64"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5E9895BC"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red dots are individual participants.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xml:space="preserve">, not only is the population trending towards the hypothesized “forward” point, but the population is trending away from the high probability region associated with random permutations. However, individual differences remain, and some individual’s exploration order never deviates substantially from random. This variability in exploration 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3AF1C33B" w:rsidR="00700F34" w:rsidRDefault="005C3B70" w:rsidP="005041D4">
      <w:pPr>
        <w:rPr>
          <w:rStyle w:val="IntenseEmphasis"/>
          <w:i w:val="0"/>
          <w:iCs w:val="0"/>
        </w:rPr>
      </w:pPr>
      <w:r>
        <w:rPr>
          <w:rStyle w:val="IntenseEmphasis"/>
          <w:i w:val="0"/>
          <w:iCs w:val="0"/>
          <w:noProof/>
        </w:rPr>
        <w:lastRenderedPageBreak/>
        <w:drawing>
          <wp:inline distT="0" distB="0" distL="0" distR="0" wp14:anchorId="6647FFBF" wp14:editId="732B3792">
            <wp:extent cx="5934710" cy="2950210"/>
            <wp:effectExtent l="0" t="0" r="8890" b="2540"/>
            <wp:docPr id="246" name="Picture 246" descr="C:\Users\Kevin\Google Drive\School\Milestones\2018 - Dissertation\Dissertation\Document\Figures\order_metrics_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4710" cy="2950210"/>
                    </a:xfrm>
                    <a:prstGeom prst="rect">
                      <a:avLst/>
                    </a:prstGeom>
                    <a:noFill/>
                    <a:ln>
                      <a:noFill/>
                    </a:ln>
                  </pic:spPr>
                </pic:pic>
              </a:graphicData>
            </a:graphic>
          </wp:inline>
        </w:drawing>
      </w:r>
    </w:p>
    <w:p w14:paraId="52E67278" w14:textId="2F60B6A4" w:rsidR="0032077D" w:rsidRDefault="005C3B70" w:rsidP="005041D4">
      <w:pPr>
        <w:rPr>
          <w:rStyle w:val="IntenseEmphasis"/>
          <w:i w:val="0"/>
          <w:iCs w:val="0"/>
        </w:rPr>
      </w:pPr>
      <w:r>
        <w:rPr>
          <w:noProof/>
        </w:rPr>
        <mc:AlternateContent>
          <mc:Choice Requires="wps">
            <w:drawing>
              <wp:inline distT="0" distB="0" distL="0" distR="0" wp14:anchorId="44D225B5" wp14:editId="294BB252">
                <wp:extent cx="5754370" cy="1570007"/>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70007"/>
                        </a:xfrm>
                        <a:prstGeom prst="rect">
                          <a:avLst/>
                        </a:prstGeom>
                        <a:solidFill>
                          <a:srgbClr val="FFFFFF"/>
                        </a:solidFill>
                        <a:ln w="9525">
                          <a:noFill/>
                          <a:miter lim="800000"/>
                          <a:headEnd/>
                          <a:tailEnd/>
                        </a:ln>
                      </wps:spPr>
                      <wps:txbx>
                        <w:txbxContent>
                          <w:p w14:paraId="384763BA" w14:textId="7D199093" w:rsidR="00D04F64" w:rsidRDefault="00D04F64"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wps:txbx>
                      <wps:bodyPr rot="0" vert="horz" wrap="square" lIns="91440" tIns="45720" rIns="91440" bIns="45720" anchor="t" anchorCtr="0">
                        <a:noAutofit/>
                      </wps:bodyPr>
                    </wps:wsp>
                  </a:graphicData>
                </a:graphic>
              </wp:inline>
            </w:drawing>
          </mc:Choice>
          <mc:Fallback>
            <w:pict>
              <v:shape w14:anchorId="44D225B5" id="_x0000_s1049" type="#_x0000_t202" style="width:453.1pt;height:12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" stroked="f">
                <v:textbox>
                  <w:txbxContent>
                    <w:p w14:paraId="384763BA" w14:textId="7D199093" w:rsidR="00D04F64" w:rsidRDefault="00D04F64"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v:textbox>
                <w10:anchorlock/>
              </v:shape>
            </w:pict>
          </mc:Fallback>
        </mc:AlternateContent>
      </w:r>
    </w:p>
    <w:p w14:paraId="5D5974F6" w14:textId="449DAB1C"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42380998" w14:textId="0FEF8C2A" w:rsidR="003E19B9" w:rsidRDefault="006162C9" w:rsidP="00AA15F8">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p w14:paraId="73E0DBB4" w14:textId="77777777" w:rsidR="003E19B9" w:rsidRDefault="003E19B9">
      <w:r>
        <w:br w:type="page"/>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lastRenderedPageBreak/>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Context Boundary Effect, Within Context 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1C528B38" w:rsidR="00D04F64" w:rsidRDefault="00D04F64"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0"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QcEUWiQCAAAlBAAADgAAAAAAAAAAAAAAAAAuAgAAZHJzL2Uyb0RvYy54bWxQ&#10;SwECLQAUAAYACAAAACEAkVJ8tdoAAAAFAQAADwAAAAAAAAAAAAAAAAB+BAAAZHJzL2Rvd25yZXYu&#10;eG1sUEsFBgAAAAAEAAQA8wAAAIUFAAAAAA==&#10;" stroked="f">
                <v:textbox>
                  <w:txbxContent>
                    <w:p w14:paraId="5BDD59CF" w14:textId="1C528B38" w:rsidR="00D04F64" w:rsidRDefault="00D04F64"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22F94394" w:rsidR="00074733" w:rsidRDefault="00074733" w:rsidP="00AA15F8">
      <w:pPr>
        <w:spacing w:line="360" w:lineRule="auto"/>
      </w:pPr>
      <w:r>
        <w:t>Note that no interactions were tested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750336DB" w14:textId="58134B0C" w:rsidR="00074733" w:rsidRDefault="00E54683" w:rsidP="00AA15F8">
      <w:pPr>
        <w:spacing w:line="360" w:lineRule="auto"/>
      </w:pPr>
      <w:r>
        <w:t xml:space="preserve">When comparing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295374">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654CC26" w14:textId="61C40D85" w:rsidR="006936F0" w:rsidRDefault="006936F0" w:rsidP="00AA15F8">
      <w:pPr>
        <w:spacing w:line="360" w:lineRule="auto"/>
      </w:pPr>
      <w:r>
        <w:lastRenderedPageBreak/>
        <w:t xml:space="preserve">For relational memory errors (namely, spatial and temporal misassignments),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t xml:space="preserve">However, changes in temporal relational memory errors were significantly related to changes in fractal dimension in space (p=0.02, </w:t>
      </w:r>
      <w:r w:rsidRPr="006936F0">
        <w:t>β</w:t>
      </w:r>
      <w:r>
        <w:t>=</w:t>
      </w:r>
      <w:r w:rsidR="00E01F04">
        <w:t>-0.46</w:t>
      </w:r>
      <w:r>
        <w:t xml:space="preserve">), lacunarity in space (p=0.008, </w:t>
      </w:r>
      <w:r w:rsidRPr="006936F0">
        <w:t>β</w:t>
      </w:r>
      <w:r>
        <w:t>=</w:t>
      </w:r>
      <w:r w:rsidR="00E01F04">
        <w:t>-0.94</w:t>
      </w:r>
      <w:r>
        <w:t>), and l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 while faster reductions in temporal relational memory errors related to faster reduction in spatiotemporal systematicity. </w:t>
      </w:r>
      <w:r w:rsidR="00807041">
        <w:t>It is interesting to note that none of the measures of temporal-only exploration related to temporal relational memory. T</w:t>
      </w:r>
      <w:r w:rsidR="00E01F04">
        <w:t>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exploration).</w:t>
      </w:r>
    </w:p>
    <w:p w14:paraId="35FE9879" w14:textId="530EF14F" w:rsidR="00BE53EE" w:rsidRDefault="00BE53EE" w:rsidP="00AA15F8">
      <w:pPr>
        <w:spacing w:line="360" w:lineRule="auto"/>
      </w:pPr>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23E63578" w14:textId="4981B25B" w:rsidR="00BE53EE" w:rsidRDefault="00BE53EE" w:rsidP="00AA15F8">
      <w:pPr>
        <w:spacing w:line="360" w:lineRule="auto"/>
      </w:pPr>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w:t>
      </w:r>
      <w:r w:rsidR="007B21AE">
        <w:lastRenderedPageBreak/>
        <w:t xml:space="preserve">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0.12). Note that the directionality of all beta values in this list is the same. Thus, more rapid increases in contiguity across trials is related to more rapid improvement in temporal, relational, and contextual memory measures (specifically context memory errors involving across-context information).</w:t>
      </w:r>
    </w:p>
    <w:p w14:paraId="277AD6F8" w14:textId="75C7A6CB" w:rsidR="00295374" w:rsidRDefault="004C2159" w:rsidP="00AA15F8">
      <w:pPr>
        <w:spacing w:line="360" w:lineRule="auto"/>
      </w:pPr>
      <w:r>
        <w:t xml:space="preserve">For a summary of the results discussed in this section, see </w:t>
      </w:r>
      <w:r w:rsidRPr="004C2159">
        <w:rPr>
          <w:b/>
        </w:rPr>
        <w:t xml:space="preserve">Table </w:t>
      </w:r>
      <w:r w:rsidR="00F76AD2">
        <w:rPr>
          <w:b/>
        </w:rPr>
        <w:t>4.</w:t>
      </w:r>
      <w:r w:rsidRPr="004C2159">
        <w:rPr>
          <w:b/>
        </w:rPr>
        <w:t>3</w:t>
      </w:r>
      <w:r>
        <w:t>.</w:t>
      </w:r>
    </w:p>
    <w:p w14:paraId="4C0565BF" w14:textId="77777777" w:rsidR="00295374" w:rsidRDefault="00295374" w:rsidP="005C3B70"/>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25480FAE" w:rsidR="00D04F64" w:rsidRDefault="00D04F64" w:rsidP="00031BF8">
                            <w:r>
                              <w:rPr>
                                <w:b/>
                              </w:rPr>
                              <w:t>Table 4.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1"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TH9DaSQCAAAlBAAADgAAAAAAAAAAAAAAAAAuAgAAZHJzL2Uyb0RvYy54bWxQ&#10;SwECLQAUAAYACAAAACEAfgzn29oAAAAEAQAADwAAAAAAAAAAAAAAAAB+BAAAZHJzL2Rvd25yZXYu&#10;eG1sUEsFBgAAAAAEAAQA8wAAAIUFAAAAAA==&#10;" stroked="f">
                <v:textbox>
                  <w:txbxContent>
                    <w:p w14:paraId="0AB12652" w14:textId="25480FAE" w:rsidR="00D04F64" w:rsidRDefault="00D04F64" w:rsidP="00031BF8">
                      <w:r>
                        <w:rPr>
                          <w:b/>
                        </w:rPr>
                        <w:t>Table 4.3</w:t>
                      </w:r>
                      <w:r>
                        <w:t>: Summary of Hierarchical Linear Modeling Relationships between study and test variables.</w:t>
                      </w:r>
                    </w:p>
                  </w:txbxContent>
                </v:textbox>
                <w10:anchorlock/>
              </v:shape>
            </w:pict>
          </mc:Fallback>
        </mc:AlternateContent>
      </w:r>
    </w:p>
    <w:p w14:paraId="5E483A6B" w14:textId="0F401D7C"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960029">
        <w:rPr>
          <w:rStyle w:val="IntenseEmphasis"/>
          <w:i w:val="0"/>
          <w:iCs w:val="0"/>
          <w:color w:val="6E6E6E" w:themeColor="accent1" w:themeShade="7F"/>
        </w:rPr>
        <w:t>Last</w:t>
      </w:r>
      <w:r>
        <w:rPr>
          <w:rStyle w:val="IntenseEmphasis"/>
          <w:i w:val="0"/>
          <w:iCs w:val="0"/>
          <w:color w:val="6E6E6E" w:themeColor="accent1" w:themeShade="7F"/>
        </w:rPr>
        <w:t xml:space="preserve"> Trial Direct Relationships</w:t>
      </w:r>
    </w:p>
    <w:p w14:paraId="7C66483B" w14:textId="6C1A8B79" w:rsidR="006E5646" w:rsidRDefault="00EC723F" w:rsidP="00AA15F8">
      <w:pPr>
        <w:spacing w:line="360" w:lineRule="auto"/>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295374">
        <w:t>M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s. spacetime lacunarity)</w:t>
      </w:r>
      <w:r w:rsidR="00295374">
        <w:t>,</w:t>
      </w:r>
      <w:r>
        <w:t xml:space="preserve"> </w:t>
      </w:r>
      <w:r w:rsidR="00C71567">
        <w:t>excluding</w:t>
      </w:r>
      <w:r>
        <w:t xml:space="preserve"> spatial FD and spatial lacunarity (which were not significantly related to temporal relational memory errors on any specific trial)</w:t>
      </w:r>
      <w:r w:rsidR="00295374">
        <w:t>,</w:t>
      </w:r>
      <w:r>
        <w:t xml:space="preserve"> were also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t xml:space="preserve">. </w:t>
      </w:r>
      <w:r w:rsidR="00AC50F7">
        <w:t xml:space="preserve">Additionally, </w:t>
      </w:r>
      <w:r w:rsidR="00295374">
        <w:t>a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r w:rsidR="00AA15F8">
        <w:t>.</w:t>
      </w:r>
    </w:p>
    <w:p w14:paraId="5ED643D3" w14:textId="60D98166" w:rsidR="005B35B1" w:rsidRDefault="006E5646" w:rsidP="005041D4">
      <w:pPr>
        <w:rPr>
          <w:rStyle w:val="IntenseEmphasis"/>
          <w:i w:val="0"/>
          <w:iCs w:val="0"/>
          <w:color w:val="auto"/>
        </w:rPr>
      </w:pPr>
      <w:r>
        <w:rPr>
          <w:rStyle w:val="IntenseEmphasis"/>
          <w:i w:val="0"/>
          <w:iCs w:val="0"/>
          <w:noProof/>
          <w:color w:val="auto"/>
        </w:rPr>
        <w:lastRenderedPageBreak/>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3">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4">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731D9644" w:rsidR="00D04F64" w:rsidRDefault="00D04F64"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2"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h9XJA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" stroked="f">
                <v:textbox>
                  <w:txbxContent>
                    <w:p w14:paraId="30B12E52" w14:textId="731D9644" w:rsidR="00D04F64" w:rsidRDefault="00D04F64"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59CE9AE7" w14:textId="5E78FE40" w:rsidR="005672AE" w:rsidRDefault="00295374" w:rsidP="00AA15F8">
      <w:pPr>
        <w:spacing w:line="360" w:lineRule="auto"/>
      </w:pPr>
      <w:r>
        <w:t>Finally</w:t>
      </w:r>
      <w:r w:rsidR="005672AE">
        <w:t>, time travel and temporal misplacement were significantly related on trials 2 and 3 (</w:t>
      </w:r>
      <w:r>
        <w:t xml:space="preserve">see </w:t>
      </w:r>
      <w:r>
        <w:rPr>
          <w:b/>
        </w:rPr>
        <w:t xml:space="preserve">Figure </w:t>
      </w:r>
      <w:r w:rsidR="00522435">
        <w:rPr>
          <w:b/>
        </w:rPr>
        <w:t>4.</w:t>
      </w:r>
      <w:r w:rsidRPr="00295374">
        <w:rPr>
          <w:b/>
        </w:rPr>
        <w:t>9</w:t>
      </w:r>
      <w:r>
        <w:t xml:space="preserve">; </w:t>
      </w:r>
      <w:r w:rsidR="005672AE" w:rsidRPr="00295374">
        <w:t>p</w:t>
      </w:r>
      <w:r w:rsidR="005672AE">
        <w:t xml:space="preserve">&lt;0.05, </w:t>
      </w:r>
      <w:r w:rsidR="00876A03">
        <w:t>r</w:t>
      </w:r>
      <w:r w:rsidR="005672AE">
        <w:t>=0.42 and 0.36).</w:t>
      </w:r>
    </w:p>
    <w:p w14:paraId="33A75E2A" w14:textId="3736D282" w:rsidR="005672AE" w:rsidRDefault="005672AE" w:rsidP="005041D4">
      <w:pPr>
        <w:rPr>
          <w:rStyle w:val="IntenseEmphasis"/>
          <w:i w:val="0"/>
          <w:iCs w:val="0"/>
          <w:color w:val="auto"/>
        </w:rPr>
      </w:pPr>
      <w:r>
        <w:rPr>
          <w:noProof/>
        </w:rPr>
        <w:lastRenderedPageBreak/>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7">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4D368AD6" w14:textId="53E86ADA" w:rsidR="005672AE" w:rsidRPr="00C71567" w:rsidRDefault="005672AE" w:rsidP="005041D4">
      <w:pPr>
        <w:rPr>
          <w:rStyle w:val="IntenseEmphasis"/>
          <w:i w:val="0"/>
          <w:iCs w:val="0"/>
          <w:color w:val="auto"/>
        </w:rPr>
      </w:pP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45C3292" w:rsidR="00D04F64" w:rsidRDefault="00D04F64"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3"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" stroked="f">
                <v:textbox>
                  <w:txbxContent>
                    <w:p w14:paraId="28E8DD19" w14:textId="045C3292" w:rsidR="00D04F64" w:rsidRDefault="00D04F64" w:rsidP="005672AE">
                      <w:r>
                        <w:rPr>
                          <w:b/>
                        </w:rPr>
                        <w:t>Figure 4.9</w:t>
                      </w:r>
                      <w:r>
                        <w:t>: Time Travelled vs. Time Misplacement. This relationship holds directly on all but the first trial.</w:t>
                      </w:r>
                    </w:p>
                  </w:txbxContent>
                </v:textbox>
                <w10:anchorlock/>
              </v:shape>
            </w:pict>
          </mc:Fallback>
        </mc:AlternateContent>
      </w:r>
    </w:p>
    <w:p w14:paraId="39E92BBD" w14:textId="7B04E008" w:rsidR="00563ABB" w:rsidRDefault="007353F3" w:rsidP="00563ABB">
      <w:pPr>
        <w:pStyle w:val="Heading2"/>
        <w:rPr>
          <w:rStyle w:val="Heading1Char"/>
        </w:rPr>
      </w:pPr>
      <w:bookmarkStart w:id="41" w:name="_Toc505879093"/>
      <w:r>
        <w:rPr>
          <w:rStyle w:val="Heading1Char"/>
        </w:rPr>
        <w:t xml:space="preserve">4.4 </w:t>
      </w:r>
      <w:r w:rsidR="00563ABB" w:rsidRPr="007717E1">
        <w:rPr>
          <w:rStyle w:val="Heading1Char"/>
        </w:rPr>
        <w:t>Discussion</w:t>
      </w:r>
      <w:bookmarkEnd w:id="41"/>
    </w:p>
    <w:p w14:paraId="21804FD6" w14:textId="029DB112" w:rsidR="00617D09" w:rsidRDefault="00D04F64" w:rsidP="00AA15F8">
      <w:pPr>
        <w:spacing w:line="360" w:lineRule="auto"/>
      </w:pPr>
      <w:r>
        <w:t xml:space="preserve">Navigation and exploration are critical aspects of the assimilation of information in our day-to-day interactions with our environment. The ability to quickly learn the locations of elements of our environment and flexibly re-encounter those elements at-will underpins a huge number of critical daily activities of both humans and animals. These interactions are often not limited to a static spatial environment, but instead, the environments are a complex mixture of spatiotemporal information, hierarchically organized with contextual information. In this task, I examine how changes in navigation of a complex, spatiotemporal environment, organized by context, relate to changes in various aspects of memory (spatial, temporal, relational, and contextual) as evaluated by reconstruction. </w:t>
      </w:r>
      <w:r w:rsidR="002A2DD4">
        <w:t xml:space="preserve">In this way, several memory phenomena can be studied simultaneously including the relationship between navigation complexity and systematicity and relational memory, the impact of context boundary crossings on contextual memory biases, and the influence of order of exploration and navigation on relational and contextual memory. In all measures of navigation and most measures of reconstruction, the participants in this task significantly improved across trials. It is the nature of this improvement and the relationship between improvements in study variables and improvements in test variables that are of special interest as individual differences in the ability to flexibly interact with the environment may reveal unique interactions between different aspects of memory and reveal particular strategic choices </w:t>
      </w:r>
      <w:r w:rsidR="002A2DD4">
        <w:lastRenderedPageBreak/>
        <w:t xml:space="preserve">which would aid in memory in similar navigation tasks. These same relationships reveal interesting new perspectives on how navigation and memory relate in services of the organization of memory in general. </w:t>
      </w:r>
    </w:p>
    <w:p w14:paraId="410EC261" w14:textId="069F98CB" w:rsidR="005041D4" w:rsidRDefault="005041D4" w:rsidP="00AA15F8">
      <w:pPr>
        <w:spacing w:line="360" w:lineRule="auto"/>
      </w:pPr>
      <w:bookmarkStart w:id="42" w:name="_Hlk499057395"/>
      <w:r>
        <w:t>T</w:t>
      </w:r>
      <w:bookmarkEnd w:id="42"/>
      <w:r>
        <w:t xml:space="preserve">he current work </w:t>
      </w:r>
      <w:r w:rsidR="00D04F64">
        <w:t>seeks to extend and elaborate upon examinations of navigation by other researchers in a variety of ways</w:t>
      </w:r>
      <w:r>
        <w:t xml:space="preserve">, but </w:t>
      </w:r>
      <w:r w:rsidR="00D04F64">
        <w:t xml:space="preserve">one of the most critical contributions is </w:t>
      </w:r>
      <w:r>
        <w:t xml:space="preserve">a novel method of gathering early evidence </w:t>
      </w:r>
      <w:r w:rsidR="00871443">
        <w:t xml:space="preserve">that hippocampal representations of time may converge to an allocentric map of time via relational memory, hypothesizing that </w:t>
      </w:r>
      <w:r w:rsidR="00F1408E">
        <w:t xml:space="preserve">some subpopulation of </w:t>
      </w:r>
      <w:r w:rsidR="00871443">
        <w:t xml:space="preserve">“time cells” identified in the hippocampus may represent this map.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time-distance cells (that fire in relation to both variables), and cells that signal 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navigatory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nonspatial dimensions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a; B. Kraus et al., 2013; Naya &amp; Suzuki, 2011; Pastalkova, Itskov, Amarasingham, &amp; Buzsaki, 2008; Paz et al., 2010; Spiers, Burgess, Hartley, Vargha-Khadem, &amp; O\u2019Keefe, 2001)", "plainTextFormattedCitation" : "(B. J. Kraus et al., 2015a; B. Kraus et al., 2013; Naya &amp; Suzuki, 2011; Pastalkova, Itskov, Amarasingham, &amp; Buzsaki, 2008; Paz et al., 2010; Spiers, Burgess, Hartley, Vargha-Khadem, &amp; O\u2019Keefe, 2001)", "previouslyFormattedCitation" : "(B. J. Kraus et al., 2015a;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EB50C9" w:rsidRPr="00EB50C9">
        <w:rPr>
          <w:noProof/>
        </w:rPr>
        <w:t>(B. J. Kraus et al., 2015a; B. Kraus et al., 2013; Naya &amp; Suzuki, 2011; Pastalkova, Itskov, Amarasingham, &amp; Buzsaki, 2008; Paz et al., 2010; Spiers, Burgess, Hartley, Vargha-Khadem, &amp; O’Keefe, 2001)</w:t>
      </w:r>
      <w:r>
        <w:fldChar w:fldCharType="end"/>
      </w:r>
      <w:r>
        <w:t xml:space="preserve">. Ultimately, these questions will have to be answered via electrophysiological evidence, but early behavioral work, like the work presented here, provide hints </w:t>
      </w:r>
      <w:r>
        <w:lastRenderedPageBreak/>
        <w:t>that this evidence exists.</w:t>
      </w:r>
      <w:r w:rsidR="00DA3D09">
        <w:t xml:space="preserve"> </w:t>
      </w:r>
      <w:r w:rsidR="00617D09">
        <w:t>Because</w:t>
      </w:r>
      <w:r w:rsidR="00DA3D09">
        <w:t xml:space="preserve"> exploration converges to</w:t>
      </w:r>
      <w:r w:rsidR="00617D09">
        <w:t>wards</w:t>
      </w:r>
      <w:r w:rsidR="00DA3D09">
        <w:t xml:space="preserve"> an allocentric temporal navigation order (rather than, say, rehearsing the initially seen ordering which occurred by chance), this suggests that this allocentric order is being used as an organizing principle for memory in the task. </w:t>
      </w:r>
    </w:p>
    <w:p w14:paraId="5629D49D" w14:textId="4D31AF18" w:rsidR="00BB2FF0" w:rsidRDefault="00BB2FF0" w:rsidP="00AA15F8">
      <w:pPr>
        <w:spacing w:line="360" w:lineRule="auto"/>
      </w:pPr>
      <w:r>
        <w:t xml:space="preserve">An additional advantage of this task design is the ability to examine learning across several trials of the same complex stimulus environment. Hierarchical Linear Models are well structured for the analysis of learning in that they allow the comparison of changes in a study variable to changes in a test variable. It may be the case that particular variables relate directly to one another, but this comparison is complicated by two facts: first, on the first trial study, no information about the locations of the items is known by the participant, resulting in a potentially drastically different style of exploration and navigation than on later trials when some memory is present; second, although an overall relationship when collapsing across trials is expected as the trial-over-trial patterns of learning are similar across all study and test metrics, individuals may vary significantly in their relationships between different study and test variables such that a significant relationship is found on, say, trials 2 and 4 but not 1 and 3. The interpretability of these direct relationships is complex at best, and a more straightforward comparison exists in looking at changes in the variables across trials rather than their absolute magnitude. When this analysis is performed in this task, we find several critical relationships. First, the simplest relationships are those between changes in the overall navigation distance in each domain (space and time) and the changes in the overall misplacement in the respective domains. Note that in these models, all navigation variables of interest (i.e. FD in space, time, and spacetime, Lacunarity in space, time, and spacetime, and distance in both domains) were included, so it is fascinating to note that only the particular domain in study was related to the corresponding domain in test. This suggest that improvements in navigation (or lack thereof) within each domain might be in some way independent such that it is possible to improve in spatial misplacement by focusing on spatial navigation optimization while neglecting time or vice versa. This aligns with the evidence from Chapter 3 showing that spatial and temporal relational memory also had significantly different magnitudes, suggesting some manner of separable representations. The asymmetry in spatial and temporal relational memory in this task may influence the resulting analyses on changes in relational memory and navigation as no relationships are found between any changes in navigation variables with spatial relational memory (likely due to the relative infrequency with which these errors occur in this task), but a significant relationship is found between changes spatial FD, spatial Lacunarity, and spacetime Lacunarity and changes in relational memory (in this case, temporal relational memory), suggesting that changes in systematicity and complexity of </w:t>
      </w:r>
      <w:r>
        <w:lastRenderedPageBreak/>
        <w:t xml:space="preserve">exploration of the environment critically relate to relational memory learning (i.e. changes in relational memory accuracy on restudy). </w:t>
      </w:r>
    </w:p>
    <w:p w14:paraId="4B15B558" w14:textId="77777777" w:rsidR="00AE22A6" w:rsidRDefault="00AE22A6" w:rsidP="00AA15F8">
      <w:pPr>
        <w:spacing w:line="360" w:lineRule="auto"/>
      </w:pPr>
      <w:r>
        <w:t>In addition to spatial and temporal misplacement and relational memory accuracy, the relationship between changes in context boundary crossings and changes in context-related memory phenomena can be directly examined in this task. The ability to reexplore temporal contexts is a unique contribution of this task, so examination of the relationship between interactions with context boundaries and subsequent test phenomena is of particular interest. Moreover, the ability to restudy the same context-dependent stimuli repeatedly allows examination of how changes in these interactions relate to changes in test performance. In these HLMs, we observe that changes in boundary crossings significantly relate to changes in the context boundary effect as well as changes in across-context relational memory errors. In other words, participants who’s instances of boundary crossing decreases rapidly should also so a rapid decrease in context-related memory biases and errors. Note that this relationship is unique to the across-context relational memory errors which may potentially be due to the unique way in which within-context errors actually get worse in this task across trials. This would suggest that the boundaries are acting more as a discriminatory influence on the relational and contextual memory in this task rather than directly aiding in (or harming) the within-context relational representations.</w:t>
      </w:r>
    </w:p>
    <w:p w14:paraId="06170E8E" w14:textId="13575BFD" w:rsidR="00AE22A6" w:rsidRDefault="00AE22A6" w:rsidP="00AA15F8">
      <w:pPr>
        <w:spacing w:line="360" w:lineRule="auto"/>
      </w:pPr>
      <w:r>
        <w:t>Finally, several HLMs were used to explore the relationship between order of study and all relevant test variables from Chapter 3. Changes in contiguity of interaction with items in time uniquely related to the changes in various temporal and contextual test variables (i.e. temporal relational memory errors, temporal misplacement, the context boundary effect, and across-context relational memory errors).</w:t>
      </w:r>
      <w:r w:rsidR="008B5A19">
        <w:t xml:space="preserve"> In other words, participants who showed more rapid adoption of a forward-ordered study pattern showed a more rapid reduction in errors of all non-spatial types (with the except on within-context relational memory errors). Contiguity, in this case, may have been aiding in forming a more map-like representation of the temporal and contextual structure of the environment. This is consistent with theoretical and empirical accounts of the importance of contiguity in Free Recall </w:t>
      </w:r>
      <w:r w:rsidR="008B5A19">
        <w:fldChar w:fldCharType="begin" w:fldLock="1"/>
      </w:r>
      <w:r w:rsidR="008B5A19">
        <w:instrText>ADDIN CSL_CITATION { "citationItems" : [ { "id" : "ITEM-1",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1", "issue" : "4", "issued" : { "date-parts" : [ [ "2008" ] ] }, "page" : "893-912", "title" : "A context-based theory of recency and contiguity in free recall.", "type" : "article-journal", "volume" : "115" }, "uris" : [ "http://www.mendeley.com/documents/?uuid=5d62ce92-fc8f-45d2-9d2d-8e0c5698ea38" ] } ], "mendeley" : { "formattedCitation" : "(Sederberg et al., 2008)", "plainTextFormattedCitation" : "(Sederberg et al., 2008)", "previouslyFormattedCitation" : "(Sederberg et al., 2008)" }, "properties" : {  }, "schema" : "https://github.com/citation-style-language/schema/raw/master/csl-citation.json" }</w:instrText>
      </w:r>
      <w:r w:rsidR="008B5A19">
        <w:fldChar w:fldCharType="separate"/>
      </w:r>
      <w:r w:rsidR="008B5A19" w:rsidRPr="008B5A19">
        <w:rPr>
          <w:noProof/>
        </w:rPr>
        <w:t>(Sederberg et al., 2008)</w:t>
      </w:r>
      <w:r w:rsidR="008B5A19">
        <w:fldChar w:fldCharType="end"/>
      </w:r>
      <w:r w:rsidR="008B5A19">
        <w:t>, and this finding goes further in suggesting that contiguity may be a reflection of an attempt to construct a map-like, allocentric perspective on the order of events as participants in this case were not required to view the items in this contiguous order but decided to without prompting despite an extremely large number of alternate possibilities.</w:t>
      </w:r>
    </w:p>
    <w:p w14:paraId="1970B814" w14:textId="760EB5CA" w:rsidR="001278F0" w:rsidRDefault="001278F0" w:rsidP="00AA15F8">
      <w:pPr>
        <w:spacing w:line="360" w:lineRule="auto"/>
      </w:pPr>
      <w:r>
        <w:t xml:space="preserve">It is interesting to note that, although previous paragraphs discussed the complexity of interpreting individual trial or direct relationships between study and test variables, many of the variable </w:t>
      </w:r>
      <w:r>
        <w:lastRenderedPageBreak/>
        <w:t xml:space="preserve">relationships discussed in prior paragraphs are significant in the fourth trial of this experiment, directly. This may reflect the fact that for many of these measures, once sufficient opportunities have been provided to participants to learn the reconstruction, the individual variability reaches a point where the direct effects can be disentangled. That is, some individuals have not been as successful in learning the reconstruction by the final trial, and know it is their last opportunity to attempt an accurate reconstruction, their final trial navigation represents a last-ditch attempt to assimilate the required information. While participants who learned the environment very successfully by the fourth trial need no such additional sampling and navigation attempts. If this were true, it would be expected that these effects might go away had more trials been given and the lower performers had a chance to catch up the higher performers. </w:t>
      </w:r>
    </w:p>
    <w:p w14:paraId="556B15A1" w14:textId="6441FB5B"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nt of the fidelity in this task,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617D09">
        <w:fldChar w:fldCharType="begin" w:fldLock="1"/>
      </w:r>
      <w:r w:rsidR="00617D09">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617D0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6E43C9BE" w14:textId="24D67F6E" w:rsidR="005F622C" w:rsidRDefault="005041D4" w:rsidP="00AA15F8">
      <w:pPr>
        <w:spacing w:line="360" w:lineRule="auto"/>
      </w:pPr>
      <w:r>
        <w:lastRenderedPageBreak/>
        <w:t xml:space="preserve">In summary, I believe this task and the associated methods </w:t>
      </w:r>
      <w:r w:rsidR="00D065EB">
        <w:t xml:space="preserve">shed light on the complex interactions of navigation and </w:t>
      </w:r>
      <w:r>
        <w:t>memory organization</w:t>
      </w:r>
      <w:r w:rsidR="00D065EB">
        <w:t xml:space="preserve"> in multiple domains and in the presences of contextual information</w:t>
      </w:r>
      <w:r>
        <w:t xml:space="preserve">. </w:t>
      </w:r>
      <w:r w:rsidR="00D065EB">
        <w:t>Individual improvements in spatial and temporal navigation relate to improvements in memory in those domains separably, suggesting that spatial and temporal representations may in some way be separable in this task; relational memory improvements are uniquely tied to changes in navigation complexity and systematicity, suggesting a critical and complex interplay between in-the-moment, memory-guided decision making and subsequent relational memory efficacy; context boundaries may act as more of a discriminatory feature (at least in this task) than one used to strengthen within-context relational memory organization accuracy; and a preference towards exploring an otherwise temporally-flexible environment in the implied, forward order with increasing contiguity may be a critical strategy in improving temporal, relational, and contextual memory organization.</w:t>
      </w:r>
      <w:bookmarkStart w:id="43" w:name="_GoBack"/>
      <w:bookmarkEnd w:id="43"/>
    </w:p>
    <w:p w14:paraId="5BF3F5EE" w14:textId="77777777" w:rsidR="005F622C" w:rsidRDefault="005F622C">
      <w:r>
        <w:br w:type="page"/>
      </w:r>
    </w:p>
    <w:p w14:paraId="7F7FA84F" w14:textId="4994FC53" w:rsidR="00F779C4" w:rsidRDefault="007353F3" w:rsidP="00FA74FB">
      <w:pPr>
        <w:pStyle w:val="Heading1"/>
      </w:pPr>
      <w:bookmarkStart w:id="44" w:name="_Toc505879094"/>
      <w:r>
        <w:lastRenderedPageBreak/>
        <w:t xml:space="preserve">Chapter 5: </w:t>
      </w:r>
      <w:r w:rsidR="00F779C4">
        <w:t xml:space="preserve">General </w:t>
      </w:r>
      <w:r w:rsidR="00FA74FB">
        <w:t>Discussion</w:t>
      </w:r>
      <w:bookmarkEnd w:id="44"/>
    </w:p>
    <w:p w14:paraId="2A9AE94B" w14:textId="3072E7E8" w:rsidR="00F779C4" w:rsidRDefault="007353F3" w:rsidP="00F779C4">
      <w:pPr>
        <w:pStyle w:val="Heading2"/>
      </w:pPr>
      <w:bookmarkStart w:id="45" w:name="_Toc505879095"/>
      <w:r>
        <w:t xml:space="preserve">5.1 </w:t>
      </w:r>
      <w:r w:rsidR="00F779C4">
        <w:t>Summary of Results</w:t>
      </w:r>
      <w:bookmarkEnd w:id="45"/>
    </w:p>
    <w:p w14:paraId="54D9C45C" w14:textId="5F050C98" w:rsidR="00566C24" w:rsidRDefault="00566C24" w:rsidP="00AA15F8">
      <w:pPr>
        <w:spacing w:line="360" w:lineRule="auto"/>
      </w:pPr>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w:t>
      </w:r>
      <w:r w:rsidR="00EE64EF">
        <w:t xml:space="preserve">Moreover, changes in the complexity and systematicity of exploration are shown to relate to changes in temporal relational memory, suggesting that the ability to learn and adapt strategic choices in sampling an environment may be critical for forming meaningful relational memory representations. </w:t>
      </w:r>
      <w:r>
        <w:t xml:space="preserve">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 "schema" : "https://github.com/citation-style-language/schema/raw/master/csl-citation.json" }</w:instrText>
      </w:r>
      <w:r>
        <w:fldChar w:fldCharType="separate"/>
      </w:r>
      <w:r w:rsidRPr="005F0DD8">
        <w:rPr>
          <w:noProof/>
        </w:rPr>
        <w:t>B. Kraus et al., 2013</w:t>
      </w:r>
      <w:r>
        <w:fldChar w:fldCharType="end"/>
      </w:r>
      <w:r>
        <w:t>) are, under some circumstances, mapping an allocentric representation of time which is fundamentally relational in nature.</w:t>
      </w:r>
    </w:p>
    <w:p w14:paraId="414EEBDE" w14:textId="0772D58E" w:rsidR="00566C24" w:rsidRDefault="00566C24" w:rsidP="00AA15F8">
      <w:pPr>
        <w:spacing w:line="360" w:lineRule="auto"/>
      </w:pPr>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w:t>
      </w:r>
      <w:r>
        <w:lastRenderedPageBreak/>
        <w:t xml:space="preserve">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2E20B991"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more temporal misassignments (i.e. events placed at the moment in </w:t>
      </w:r>
      <w:r>
        <w:lastRenderedPageBreak/>
        <w:t xml:space="preserve">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2A26D27C" w:rsidR="00566C24" w:rsidRDefault="00566C24" w:rsidP="00AA15F8">
      <w:pPr>
        <w:spacing w:line="360" w:lineRule="auto"/>
      </w:pPr>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differences in exploration behavior </w:t>
      </w:r>
      <w:r w:rsidR="00EE64EF">
        <w:t xml:space="preserve">(and changes in exploration behavior across trials) relate to </w:t>
      </w:r>
      <w:r>
        <w:t xml:space="preserve">differences in test time performance. </w:t>
      </w:r>
      <w:commentRangeStart w:id="46"/>
      <w:r>
        <w:t xml:space="preserve">This chapter is currently incomplete (though the data has been collected), but several analyses are suggested based on prior work in spatial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t xml:space="preserve"> and some predictions are made based on work in space and time representations in the hippocampus </w:t>
      </w:r>
      <w:r>
        <w:fldChar w:fldCharType="begin" w:fldLock="1"/>
      </w:r>
      <w:r w:rsidR="00EB50C9">
        <w:instrText>ADDIN CSL_CITATION { "citationItems" : [ { "id" : "ITEM-1", "itemData" : { "DOI" : "10.1016/j.cobeha.2017.06.010", "ISSN" : "23521546", "author" : [ { "dropping-particle" : "", "family" : "Eichenbaum", "given" : "Howard", "non-dropping-particle" : "", "parse-names" : false, "suffix" : "" } ], "container-title" : "Current Opinion in Behavioral Sciences", "id" : "ITEM-1", "issued" : { "date-parts" : [ [ "2017" ] ] }, "page" : "65-70", "publisher" : "Elsevier Ltd", "title" : "Time (and space) in the hippocampus", "type" : "article-journal", "volume" : "17" }, "uris" : [ "http://www.mendeley.com/documents/?uuid=a2a1e321-ded3-4d4d-a25b-ae3d8d914c8e" ] } ], "mendeley" : { "formattedCitation" : "(Howard Eichenbaum, 2017d)", "plainTextFormattedCitation" : "(Howard Eichenbaum, 2017d)", "previouslyFormattedCitation" : "(Howard Eichenbaum, 2017d)" }, "properties" : {  }, "schema" : "https://github.com/citation-style-language/schema/raw/master/csl-citation.json" }</w:instrText>
      </w:r>
      <w:r>
        <w:fldChar w:fldCharType="separate"/>
      </w:r>
      <w:r w:rsidR="007B454C" w:rsidRPr="007B454C">
        <w:rPr>
          <w:noProof/>
        </w:rPr>
        <w:t>(Howard Eichenbaum, 2017d)</w:t>
      </w:r>
      <w:r>
        <w:fldChar w:fldCharType="end"/>
      </w:r>
      <w:r>
        <w:t xml:space="preserve">. Moreover, analyses of the order information contained within navigation and reconstruction are suggested which might reveal whether an allocentric form of navigation is present for temporal navigation in much the same way as spatial navigation. This would, therefore, make the prediction that “time” cells in the hippocampu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Pr="0092349E">
        <w:rPr>
          <w:noProof/>
        </w:rPr>
        <w:t>(B. Kraus et al., 2013)</w:t>
      </w:r>
      <w:r>
        <w:fldChar w:fldCharType="end"/>
      </w:r>
      <w:r>
        <w:t xml:space="preserve"> map an allocentric perspective on time, representing relational information between temporal events.</w:t>
      </w:r>
      <w:commentRangeEnd w:id="46"/>
      <w:r w:rsidR="00EE64EF">
        <w:rPr>
          <w:rStyle w:val="CommentReference"/>
        </w:rPr>
        <w:commentReference w:id="46"/>
      </w:r>
    </w:p>
    <w:p w14:paraId="12AC5D13" w14:textId="0ADBED55" w:rsidR="00F779C4" w:rsidRDefault="007353F3" w:rsidP="00F779C4">
      <w:pPr>
        <w:pStyle w:val="Heading2"/>
      </w:pPr>
      <w:bookmarkStart w:id="47" w:name="_Toc505879096"/>
      <w:r>
        <w:t xml:space="preserve">5.2 </w:t>
      </w:r>
      <w:r w:rsidR="00F779C4">
        <w:t>Separable vs. Separate Hippocampal Representations</w:t>
      </w:r>
      <w:bookmarkEnd w:id="47"/>
    </w:p>
    <w:p w14:paraId="79E8AB72" w14:textId="3D327E87" w:rsidR="00566C24" w:rsidRPr="00F364A7" w:rsidRDefault="00566C24" w:rsidP="00AA15F8">
      <w:pPr>
        <w:spacing w:line="360" w:lineRule="auto"/>
      </w:pPr>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w:t>
      </w:r>
      <w:r>
        <w:lastRenderedPageBreak/>
        <w:t xml:space="preserve">outside of the spatial or temporal domain have recently shown that hippocampal representations </w:t>
      </w:r>
      <w:r w:rsidR="007246BD">
        <w:t xml:space="preserve">may move beyond the constraints of this scaffolding if task demands require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firing overlapping </w:t>
      </w:r>
      <w:r>
        <w:t xml:space="preserve">as often as would be </w:t>
      </w:r>
      <w:r w:rsidR="007246BD">
        <w:t xml:space="preserve">predicted </w:t>
      </w:r>
      <w:r>
        <w:t xml:space="preserve">by a joint distribution of both variables </w:t>
      </w:r>
      <w:r>
        <w:fldChar w:fldCharType="begin" w:fldLock="1"/>
      </w:r>
      <w:r w:rsidR="00EB50C9">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b)", "plainTextFormattedCitation" : "(B. J. Kraus et al., 2015b)", "previouslyFormattedCitation" : "(B. J. Kraus et al., 2015b)" }, "properties" : {  }, "schema" : "https://github.com/citation-style-language/schema/raw/master/csl-citation.json" }</w:instrText>
      </w:r>
      <w:r>
        <w:fldChar w:fldCharType="separate"/>
      </w:r>
      <w:r w:rsidR="00EB50C9" w:rsidRPr="00EB50C9">
        <w:rPr>
          <w:noProof/>
        </w:rPr>
        <w:t>(B. J. Kraus et al., 2015b)</w:t>
      </w:r>
      <w:r>
        <w:fldChar w:fldCharType="end"/>
      </w:r>
      <w:r>
        <w:t xml:space="preserve">. The behavioral evidence here also suggests a variable degree of interaction between spatial and temporal relational information as well as variable interactions with contextual information. </w:t>
      </w:r>
      <w:r w:rsidR="007246BD">
        <w:t>The ability of the hippocampus to adjust to task demands to determine the degree of separability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5E1D3524" w:rsidR="00F779C4" w:rsidRDefault="007353F3" w:rsidP="00F779C4">
      <w:pPr>
        <w:pStyle w:val="Heading2"/>
      </w:pPr>
      <w:bookmarkStart w:id="48" w:name="_Toc505879097"/>
      <w:r>
        <w:t>5.</w:t>
      </w:r>
      <w:r w:rsidR="007246BD">
        <w:t>3</w:t>
      </w:r>
      <w:r>
        <w:t xml:space="preserve"> </w:t>
      </w:r>
      <w:r w:rsidR="00F779C4">
        <w:t>Behavioral Inference, Sampling, and Task Richness</w:t>
      </w:r>
      <w:bookmarkEnd w:id="48"/>
    </w:p>
    <w:p w14:paraId="0A44E8B3" w14:textId="01EF9DE7" w:rsidR="00566C24" w:rsidRDefault="007246BD" w:rsidP="00AA15F8">
      <w:pPr>
        <w:spacing w:line="360" w:lineRule="auto"/>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w:t>
      </w:r>
      <w:r w:rsidR="00566C24">
        <w:lastRenderedPageBreak/>
        <w:t>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5167071C" w:rsidR="00566C24" w:rsidRDefault="00566C24" w:rsidP="00AA15F8">
      <w:pPr>
        <w:spacing w:line="360" w:lineRule="auto"/>
      </w:pPr>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62380F3E" w:rsidR="007246BD" w:rsidRDefault="007246BD" w:rsidP="007246BD">
      <w:pPr>
        <w:pStyle w:val="Heading2"/>
      </w:pPr>
      <w:bookmarkStart w:id="49" w:name="_Toc505879098"/>
      <w:r>
        <w:lastRenderedPageBreak/>
        <w:t xml:space="preserve">5.4 </w:t>
      </w:r>
      <w:bookmarkStart w:id="50" w:name="_Toc497156055"/>
      <w:r>
        <w:t>Artificial Intelligence and Spatial Reconstructions</w:t>
      </w:r>
      <w:bookmarkEnd w:id="49"/>
      <w:bookmarkEnd w:id="50"/>
    </w:p>
    <w:p w14:paraId="1DB6893F" w14:textId="12A58C9F"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EB50C9">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fldChar w:fldCharType="begin" w:fldLock="1"/>
      </w:r>
      <w:r w:rsidR="00EB50C9">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49A343DE" w:rsidR="00F779C4" w:rsidRDefault="007353F3" w:rsidP="00F779C4">
      <w:pPr>
        <w:pStyle w:val="Heading2"/>
      </w:pPr>
      <w:bookmarkStart w:id="51" w:name="_Toc505879099"/>
      <w:r>
        <w:t xml:space="preserve">5.5 </w:t>
      </w:r>
      <w:r w:rsidR="00F779C4">
        <w:t>Conclusion</w:t>
      </w:r>
      <w:bookmarkEnd w:id="51"/>
    </w:p>
    <w:p w14:paraId="10C72FB6" w14:textId="53CBF79F" w:rsidR="007530E0" w:rsidRDefault="00566C24" w:rsidP="00AA15F8">
      <w:pPr>
        <w:spacing w:line="360" w:lineRule="auto"/>
      </w:pPr>
      <w:r>
        <w:t xml:space="preserve">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w:t>
      </w:r>
      <w:r>
        <w:lastRenderedPageBreak/>
        <w:t xml:space="preserve">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w:t>
      </w:r>
      <w:r w:rsidR="00EE64EF">
        <w:t>relate to</w:t>
      </w:r>
      <w:r>
        <w:t xml:space="preserve"> later performance and relational or contextual memory errors. </w:t>
      </w:r>
      <w:commentRangeStart w:id="52"/>
      <w:r w:rsidR="00EE64EF">
        <w:t xml:space="preserve">Critically, changes in the complexity and systematicity of exploration and navigation relate to changes in relational memory performances, emphasizing the critical interplay between these functions. </w:t>
      </w:r>
      <w:commentRangeEnd w:id="52"/>
      <w:r w:rsidR="008170ED">
        <w:rPr>
          <w:rStyle w:val="CommentReference"/>
        </w:rPr>
        <w:commentReference w:id="52"/>
      </w:r>
      <w:r>
        <w:t>This same navigation behavior provide</w:t>
      </w:r>
      <w:r w:rsidR="00EE64EF">
        <w:t>s</w:t>
      </w:r>
      <w:r>
        <w:t xml:space="preserve"> hints </w:t>
      </w:r>
      <w:r w:rsidR="00EE64EF">
        <w:t xml:space="preserve">that </w:t>
      </w:r>
      <w:r>
        <w:t xml:space="preserve">temporal representations in the hippocampus </w:t>
      </w:r>
      <w:r w:rsidR="00EE64EF">
        <w:t xml:space="preserve">may often be </w:t>
      </w:r>
      <w:r>
        <w:t>allocentric in nature</w:t>
      </w:r>
      <w:r w:rsidR="00EE64EF">
        <w:t xml:space="preserve"> when task demands require it</w:t>
      </w:r>
      <w:r>
        <w:t>, with navigation tending towards an allocentric perspective (i.e. exploring a timeline in an A</w:t>
      </w:r>
      <w:r>
        <w:sym w:font="Wingdings" w:char="F0E0"/>
      </w:r>
      <w:r>
        <w:t>B</w:t>
      </w:r>
      <w:r>
        <w:sym w:font="Wingdings" w:char="F0E0"/>
      </w:r>
      <w:r>
        <w:t xml:space="preserve">C order rather than an egocentric order based on when particular events happen to be seen). </w:t>
      </w:r>
      <w:commentRangeStart w:id="53"/>
      <w:r>
        <w:t>The richness of Spatiotemporal Navigation and Reconstruction has provided (and will likely to continue to provide) interesting findings on the interplay between navigation in space, navigation in time and how these ultimately may relate to navigation in memory.</w:t>
      </w:r>
      <w:commentRangeEnd w:id="53"/>
      <w:r w:rsidR="008170ED">
        <w:rPr>
          <w:rStyle w:val="CommentReference"/>
        </w:rPr>
        <w:commentReference w:id="53"/>
      </w:r>
      <w:r w:rsidR="007530E0">
        <w:br w:type="page"/>
      </w:r>
    </w:p>
    <w:p w14:paraId="1F63A676" w14:textId="7F073F27" w:rsidR="007530E0" w:rsidRDefault="007530E0" w:rsidP="007530E0">
      <w:pPr>
        <w:pStyle w:val="Heading1"/>
      </w:pPr>
      <w:bookmarkStart w:id="54" w:name="_Toc505879100"/>
      <w:r>
        <w:lastRenderedPageBreak/>
        <w:t>References</w:t>
      </w:r>
      <w:bookmarkEnd w:id="54"/>
    </w:p>
    <w:p w14:paraId="517EB4BF" w14:textId="2F74514F" w:rsidR="008B5A19" w:rsidRPr="008B5A19" w:rsidRDefault="00015541" w:rsidP="008B5A1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B5A19" w:rsidRPr="008B5A19">
        <w:rPr>
          <w:rFonts w:ascii="Calibri" w:hAnsi="Calibri" w:cs="Calibri"/>
          <w:noProof/>
          <w:szCs w:val="24"/>
        </w:rPr>
        <w:t xml:space="preserve">Abbott, E. A. (1884). </w:t>
      </w:r>
      <w:r w:rsidR="008B5A19" w:rsidRPr="008B5A19">
        <w:rPr>
          <w:rFonts w:ascii="Calibri" w:hAnsi="Calibri" w:cs="Calibri"/>
          <w:i/>
          <w:iCs/>
          <w:noProof/>
          <w:szCs w:val="24"/>
        </w:rPr>
        <w:t>Flatland: A Romance in Multiple Dimensions</w:t>
      </w:r>
      <w:r w:rsidR="008B5A19" w:rsidRPr="008B5A19">
        <w:rPr>
          <w:rFonts w:ascii="Calibri" w:hAnsi="Calibri" w:cs="Calibri"/>
          <w:noProof/>
          <w:szCs w:val="24"/>
        </w:rPr>
        <w:t>. New York: Dover Thrift.</w:t>
      </w:r>
    </w:p>
    <w:p w14:paraId="04E8EB1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ggleton, J. P., &amp; Brown, M. W. (1999). Episodic memory, amnesia, and the hippocampal-anterior thalamic axis. </w:t>
      </w:r>
      <w:r w:rsidRPr="008B5A19">
        <w:rPr>
          <w:rFonts w:ascii="Calibri" w:hAnsi="Calibri" w:cs="Calibri"/>
          <w:i/>
          <w:iCs/>
          <w:noProof/>
          <w:szCs w:val="24"/>
        </w:rPr>
        <w:t>The Behavioral and Brain Science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3), 425-44-89. Retrieved from http://www.ncbi.nlm.nih.gov/pubmed/11301518</w:t>
      </w:r>
    </w:p>
    <w:p w14:paraId="768F93D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kadi, O. S., &amp; Watson, D. (2008). Texture Analysis of Aggressive and Nonaggressive Lung Tumor CE CT Images, </w:t>
      </w:r>
      <w:r w:rsidRPr="008B5A19">
        <w:rPr>
          <w:rFonts w:ascii="Calibri" w:hAnsi="Calibri" w:cs="Calibri"/>
          <w:i/>
          <w:iCs/>
          <w:noProof/>
          <w:szCs w:val="24"/>
        </w:rPr>
        <w:t>55</w:t>
      </w:r>
      <w:r w:rsidRPr="008B5A19">
        <w:rPr>
          <w:rFonts w:ascii="Calibri" w:hAnsi="Calibri" w:cs="Calibri"/>
          <w:noProof/>
          <w:szCs w:val="24"/>
        </w:rPr>
        <w:t>(7), 1822–1830. http://doi.org/10.1109/TBME.2008.919735</w:t>
      </w:r>
    </w:p>
    <w:p w14:paraId="7D26972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len, J. S., Tranel, D., Bruss, J., &amp; Damasio, H. (2006). Correlations between Regional Brain Volumes and Memory Performance in Anoxia. </w:t>
      </w:r>
      <w:r w:rsidRPr="008B5A19">
        <w:rPr>
          <w:rFonts w:ascii="Calibri" w:hAnsi="Calibri" w:cs="Calibri"/>
          <w:i/>
          <w:iCs/>
          <w:noProof/>
          <w:szCs w:val="24"/>
        </w:rPr>
        <w:t>Journal of Clinical and Experimental Neuropsychology</w:t>
      </w:r>
      <w:r w:rsidRPr="008B5A19">
        <w:rPr>
          <w:rFonts w:ascii="Calibri" w:hAnsi="Calibri" w:cs="Calibri"/>
          <w:noProof/>
          <w:szCs w:val="24"/>
        </w:rPr>
        <w:t xml:space="preserve">, </w:t>
      </w:r>
      <w:r w:rsidRPr="008B5A19">
        <w:rPr>
          <w:rFonts w:ascii="Calibri" w:hAnsi="Calibri" w:cs="Calibri"/>
          <w:i/>
          <w:iCs/>
          <w:noProof/>
          <w:szCs w:val="24"/>
        </w:rPr>
        <w:t>28</w:t>
      </w:r>
      <w:r w:rsidRPr="008B5A19">
        <w:rPr>
          <w:rFonts w:ascii="Calibri" w:hAnsi="Calibri" w:cs="Calibri"/>
          <w:noProof/>
          <w:szCs w:val="24"/>
        </w:rPr>
        <w:t>(4), 457–476. http://doi.org/10.1080/13803390590949287</w:t>
      </w:r>
    </w:p>
    <w:p w14:paraId="4C82D36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len, R. J., Vargha-Khadem, F., &amp; Baddeley, A. D. (2014). Item-location binding in working memory: Is it hippocampus-dependent?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59</w:t>
      </w:r>
      <w:r w:rsidRPr="008B5A19">
        <w:rPr>
          <w:rFonts w:ascii="Calibri" w:hAnsi="Calibri" w:cs="Calibri"/>
          <w:noProof/>
          <w:szCs w:val="24"/>
        </w:rPr>
        <w:t>(1), 74–84. http://doi.org/10.1016/j.neuropsychologia.2014.04.013</w:t>
      </w:r>
    </w:p>
    <w:p w14:paraId="51F4A4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132</w:t>
      </w:r>
      <w:r w:rsidRPr="008B5A19">
        <w:rPr>
          <w:rFonts w:ascii="Calibri" w:hAnsi="Calibri" w:cs="Calibri"/>
          <w:noProof/>
          <w:szCs w:val="24"/>
        </w:rPr>
        <w:t>(1), 77–84. http://doi.org/10.1016/S0166-4328(01)00399-0</w:t>
      </w:r>
    </w:p>
    <w:p w14:paraId="3149690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anta Lavenex, P. A., Colombo, F., Ribordy Lambert, F., &amp; Lavenex, P. (2014). The human hippocampus beyond the cognitive map: evidence from a densely amnesic patient.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8</w:t>
      </w:r>
      <w:r w:rsidRPr="008B5A19">
        <w:rPr>
          <w:rFonts w:ascii="Calibri" w:hAnsi="Calibri" w:cs="Calibri"/>
          <w:noProof/>
          <w:szCs w:val="24"/>
        </w:rPr>
        <w:t>. http://doi.org/10.3389/fnhum.2014.00711</w:t>
      </w:r>
    </w:p>
    <w:p w14:paraId="684FA9C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28</w:t>
      </w:r>
      <w:r w:rsidRPr="008B5A19">
        <w:rPr>
          <w:rFonts w:ascii="Calibri" w:hAnsi="Calibri" w:cs="Calibri"/>
          <w:noProof/>
          <w:szCs w:val="24"/>
        </w:rPr>
        <w:t>(5984), 1412–1415. http://doi.org/10.1126/science.1188160</w:t>
      </w:r>
    </w:p>
    <w:p w14:paraId="53312EE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esi, P. J., &amp; Mckay, N. D. (1991). A Method for Registration of 3-D Shapes 1 Introduction 2 Literature Review. In </w:t>
      </w:r>
      <w:r w:rsidRPr="008B5A19">
        <w:rPr>
          <w:rFonts w:ascii="Calibri" w:hAnsi="Calibri" w:cs="Calibri"/>
          <w:i/>
          <w:iCs/>
          <w:noProof/>
          <w:szCs w:val="24"/>
        </w:rPr>
        <w:t>SPIE Vol. 1611 Sensor Fusion IV</w:t>
      </w:r>
      <w:r w:rsidRPr="008B5A19">
        <w:rPr>
          <w:rFonts w:ascii="Calibri" w:hAnsi="Calibri" w:cs="Calibri"/>
          <w:noProof/>
          <w:szCs w:val="24"/>
        </w:rPr>
        <w:t xml:space="preserve"> (Vol. 1611, pp. 586–606). http://doi.org/10.1117/12.57955</w:t>
      </w:r>
    </w:p>
    <w:p w14:paraId="20E043A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irch, A., Osborne, M., &amp; Blunsom, P. (2010). Metrics for MT evaluation: evaluating reordering. </w:t>
      </w:r>
      <w:r w:rsidRPr="008B5A19">
        <w:rPr>
          <w:rFonts w:ascii="Calibri" w:hAnsi="Calibri" w:cs="Calibri"/>
          <w:i/>
          <w:iCs/>
          <w:noProof/>
          <w:szCs w:val="24"/>
        </w:rPr>
        <w:t>Machine Translation</w:t>
      </w:r>
      <w:r w:rsidRPr="008B5A19">
        <w:rPr>
          <w:rFonts w:ascii="Calibri" w:hAnsi="Calibri" w:cs="Calibri"/>
          <w:noProof/>
          <w:szCs w:val="24"/>
        </w:rPr>
        <w:t xml:space="preserve">, </w:t>
      </w:r>
      <w:r w:rsidRPr="008B5A19">
        <w:rPr>
          <w:rFonts w:ascii="Calibri" w:hAnsi="Calibri" w:cs="Calibri"/>
          <w:i/>
          <w:iCs/>
          <w:noProof/>
          <w:szCs w:val="24"/>
        </w:rPr>
        <w:t>24</w:t>
      </w:r>
      <w:r w:rsidRPr="008B5A19">
        <w:rPr>
          <w:rFonts w:ascii="Calibri" w:hAnsi="Calibri" w:cs="Calibri"/>
          <w:noProof/>
          <w:szCs w:val="24"/>
        </w:rPr>
        <w:t>(1), 15–26. http://doi.org/10.1007/s10590-009-9066-5</w:t>
      </w:r>
    </w:p>
    <w:p w14:paraId="5691512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onham-Carter, O., Steele, J., &amp; Bastola, D. (2014). Alignment-free genetic sequence comparisons: a review of recent approaches by word analysis. </w:t>
      </w:r>
      <w:r w:rsidRPr="008B5A19">
        <w:rPr>
          <w:rFonts w:ascii="Calibri" w:hAnsi="Calibri" w:cs="Calibri"/>
          <w:i/>
          <w:iCs/>
          <w:noProof/>
          <w:szCs w:val="24"/>
        </w:rPr>
        <w:t>Briefings in Bioinformatic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6), 890–905. http://doi.org/10.1093/bib/bbt052</w:t>
      </w:r>
    </w:p>
    <w:p w14:paraId="1FE381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rodeur, M. B., Guérard, K., &amp; Bouras, M. (2014). Bank of Standardized Stimuli (BOSS) Phase II: 930 New Normative Photos. </w:t>
      </w:r>
      <w:r w:rsidRPr="008B5A19">
        <w:rPr>
          <w:rFonts w:ascii="Calibri" w:hAnsi="Calibri" w:cs="Calibri"/>
          <w:i/>
          <w:iCs/>
          <w:noProof/>
          <w:szCs w:val="24"/>
        </w:rPr>
        <w:t>PLoS ONE</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9), e106953. http://doi.org/10.1371/journal.pone.0106953</w:t>
      </w:r>
    </w:p>
    <w:p w14:paraId="75F5F6F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chanan, T. W., Tranel, D., &amp; Adolphs, R. (2005). Emotional Autobiographical Memories in Amnesic Patients with Medial Temporal Lobe Damage. </w:t>
      </w:r>
      <w:r w:rsidRPr="008B5A19">
        <w:rPr>
          <w:rFonts w:ascii="Calibri" w:hAnsi="Calibri" w:cs="Calibri"/>
          <w:i/>
          <w:iCs/>
          <w:noProof/>
          <w:szCs w:val="24"/>
        </w:rPr>
        <w:t>The Journal of Neuroscience</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12), 3151–3160. http://doi.org/10.1523/JNEUROSCI.4735-04.2005</w:t>
      </w:r>
    </w:p>
    <w:p w14:paraId="780F8B5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nsey, M., &amp; Eichenbaum, H. (1993). Critical role of the parahippocampal region for paired-associate learning in rats.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07</w:t>
      </w:r>
      <w:r w:rsidRPr="008B5A19">
        <w:rPr>
          <w:rFonts w:ascii="Calibri" w:hAnsi="Calibri" w:cs="Calibri"/>
          <w:noProof/>
          <w:szCs w:val="24"/>
        </w:rPr>
        <w:t>(5), 740–7. Retrieved from http://www.ncbi.nlm.nih.gov/pubmed/8280384</w:t>
      </w:r>
    </w:p>
    <w:p w14:paraId="076151F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rkard, R., Dell’Amico, M., &amp; Martello, S. (2012). </w:t>
      </w:r>
      <w:r w:rsidRPr="008B5A19">
        <w:rPr>
          <w:rFonts w:ascii="Calibri" w:hAnsi="Calibri" w:cs="Calibri"/>
          <w:i/>
          <w:iCs/>
          <w:noProof/>
          <w:szCs w:val="24"/>
        </w:rPr>
        <w:t>Assignment Problems</w:t>
      </w:r>
      <w:r w:rsidRPr="008B5A19">
        <w:rPr>
          <w:rFonts w:ascii="Calibri" w:hAnsi="Calibri" w:cs="Calibri"/>
          <w:noProof/>
          <w:szCs w:val="24"/>
        </w:rPr>
        <w:t xml:space="preserve">. Society for Industrial and </w:t>
      </w:r>
      <w:r w:rsidRPr="008B5A19">
        <w:rPr>
          <w:rFonts w:ascii="Calibri" w:hAnsi="Calibri" w:cs="Calibri"/>
          <w:noProof/>
          <w:szCs w:val="24"/>
        </w:rPr>
        <w:lastRenderedPageBreak/>
        <w:t>Applied Mathematics. http://doi.org/10.1137/1.9781611972238</w:t>
      </w:r>
    </w:p>
    <w:p w14:paraId="3B921D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zsáki, G. (2005). Theta rhythm of navigation: Link between path integration and landmark navigation, episodic and semantic memory.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7), 827–840. http://doi.org/10.1002/hipo.20113</w:t>
      </w:r>
    </w:p>
    <w:p w14:paraId="6F86E24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arlsson, G. (2009). </w:t>
      </w:r>
      <w:r w:rsidRPr="008B5A19">
        <w:rPr>
          <w:rFonts w:ascii="Calibri" w:hAnsi="Calibri" w:cs="Calibri"/>
          <w:i/>
          <w:iCs/>
          <w:noProof/>
          <w:szCs w:val="24"/>
        </w:rPr>
        <w:t>Topology and data</w:t>
      </w:r>
      <w:r w:rsidRPr="008B5A19">
        <w:rPr>
          <w:rFonts w:ascii="Calibri" w:hAnsi="Calibri" w:cs="Calibri"/>
          <w:noProof/>
          <w:szCs w:val="24"/>
        </w:rPr>
        <w:t xml:space="preserve">. </w:t>
      </w:r>
      <w:r w:rsidRPr="008B5A19">
        <w:rPr>
          <w:rFonts w:ascii="Calibri" w:hAnsi="Calibri" w:cs="Calibri"/>
          <w:i/>
          <w:iCs/>
          <w:noProof/>
          <w:szCs w:val="24"/>
        </w:rPr>
        <w:t>Bulletin of the American Mathematical Society</w:t>
      </w:r>
      <w:r w:rsidRPr="008B5A19">
        <w:rPr>
          <w:rFonts w:ascii="Calibri" w:hAnsi="Calibri" w:cs="Calibri"/>
          <w:noProof/>
          <w:szCs w:val="24"/>
        </w:rPr>
        <w:t xml:space="preserve"> (Vol. 46). http://doi.org/10.1090/S0273-0979-09-01249-X</w:t>
      </w:r>
    </w:p>
    <w:p w14:paraId="24A4B51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ederberg, J. N. (2001). Chapter 3.12 Similarity Transformations. In </w:t>
      </w:r>
      <w:r w:rsidRPr="008B5A19">
        <w:rPr>
          <w:rFonts w:ascii="Calibri" w:hAnsi="Calibri" w:cs="Calibri"/>
          <w:i/>
          <w:iCs/>
          <w:noProof/>
          <w:szCs w:val="24"/>
        </w:rPr>
        <w:t>A Course in Modern Geometries</w:t>
      </w:r>
      <w:r w:rsidRPr="008B5A19">
        <w:rPr>
          <w:rFonts w:ascii="Calibri" w:hAnsi="Calibri" w:cs="Calibri"/>
          <w:noProof/>
          <w:szCs w:val="24"/>
        </w:rPr>
        <w:t xml:space="preserve"> (pp. 183–189). Springer.</w:t>
      </w:r>
    </w:p>
    <w:p w14:paraId="5DC4C6D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0</w:t>
      </w:r>
      <w:r w:rsidRPr="008B5A19">
        <w:rPr>
          <w:rFonts w:ascii="Calibri" w:hAnsi="Calibri" w:cs="Calibri"/>
          <w:noProof/>
          <w:szCs w:val="24"/>
        </w:rPr>
        <w:t>(October 2016), 1–11. http://doi.org/10.1002/hipo.22727</w:t>
      </w:r>
    </w:p>
    <w:p w14:paraId="610E085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line, A. K., &amp; Dhillon, I. S. (2006). Computation of the Singular Value Decomposition. </w:t>
      </w:r>
      <w:r w:rsidRPr="008B5A19">
        <w:rPr>
          <w:rFonts w:ascii="Calibri" w:hAnsi="Calibri" w:cs="Calibri"/>
          <w:i/>
          <w:iCs/>
          <w:noProof/>
          <w:szCs w:val="24"/>
        </w:rPr>
        <w:t>Handbook of Linear Algebra</w:t>
      </w:r>
      <w:r w:rsidRPr="008B5A19">
        <w:rPr>
          <w:rFonts w:ascii="Calibri" w:hAnsi="Calibri" w:cs="Calibri"/>
          <w:noProof/>
          <w:szCs w:val="24"/>
        </w:rPr>
        <w:t>, 1–14. http://doi.org/10.1007/BF02251248</w:t>
      </w:r>
    </w:p>
    <w:p w14:paraId="7263D03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Banich, M. T. (2003). Memory. In </w:t>
      </w:r>
      <w:r w:rsidRPr="008B5A19">
        <w:rPr>
          <w:rFonts w:ascii="Calibri" w:hAnsi="Calibri" w:cs="Calibri"/>
          <w:i/>
          <w:iCs/>
          <w:noProof/>
          <w:szCs w:val="24"/>
        </w:rPr>
        <w:t>Cognitive Neuroscience and Neuropsychology</w:t>
      </w:r>
      <w:r w:rsidRPr="008B5A19">
        <w:rPr>
          <w:rFonts w:ascii="Calibri" w:hAnsi="Calibri" w:cs="Calibri"/>
          <w:noProof/>
          <w:szCs w:val="24"/>
        </w:rPr>
        <w:t xml:space="preserve"> (2nd ed., pp. 322–364). Boston: Houghton-Mifflin.</w:t>
      </w:r>
    </w:p>
    <w:p w14:paraId="7A36E40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Eichenbaum, H. (1991). The theory that wouldn’t die: a critical look at the spatial mapping theory of hippocampal function.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265–268. http://doi.org/10.1002/hipo.450010312</w:t>
      </w:r>
    </w:p>
    <w:p w14:paraId="26D6E70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Eichenbaum, H. (1993). </w:t>
      </w:r>
      <w:r w:rsidRPr="008B5A19">
        <w:rPr>
          <w:rFonts w:ascii="Calibri" w:hAnsi="Calibri" w:cs="Calibri"/>
          <w:i/>
          <w:iCs/>
          <w:noProof/>
          <w:szCs w:val="24"/>
        </w:rPr>
        <w:t>Memory, Amnesia, and the Hippocampal System.</w:t>
      </w:r>
      <w:r w:rsidRPr="008B5A19">
        <w:rPr>
          <w:rFonts w:ascii="Calibri" w:hAnsi="Calibri" w:cs="Calibri"/>
          <w:noProof/>
          <w:szCs w:val="24"/>
        </w:rPr>
        <w:t xml:space="preserve"> Cambridge: MIT Press.</w:t>
      </w:r>
    </w:p>
    <w:p w14:paraId="1D6A464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llett, T. S., Cartwright, B. A., &amp; Smith, B. A. (1986). Landmark learning and visuo-spatial memories in gerbils. </w:t>
      </w:r>
      <w:r w:rsidRPr="008B5A19">
        <w:rPr>
          <w:rFonts w:ascii="Calibri" w:hAnsi="Calibri" w:cs="Calibri"/>
          <w:i/>
          <w:iCs/>
          <w:noProof/>
          <w:szCs w:val="24"/>
        </w:rPr>
        <w:t>Journal of Comparative Physiology A Sensory, Neural, and Behavioral Physiology</w:t>
      </w:r>
      <w:r w:rsidRPr="008B5A19">
        <w:rPr>
          <w:rFonts w:ascii="Calibri" w:hAnsi="Calibri" w:cs="Calibri"/>
          <w:noProof/>
          <w:szCs w:val="24"/>
        </w:rPr>
        <w:t xml:space="preserve">, </w:t>
      </w:r>
      <w:r w:rsidRPr="008B5A19">
        <w:rPr>
          <w:rFonts w:ascii="Calibri" w:hAnsi="Calibri" w:cs="Calibri"/>
          <w:i/>
          <w:iCs/>
          <w:noProof/>
          <w:szCs w:val="24"/>
        </w:rPr>
        <w:t>158</w:t>
      </w:r>
      <w:r w:rsidRPr="008B5A19">
        <w:rPr>
          <w:rFonts w:ascii="Calibri" w:hAnsi="Calibri" w:cs="Calibri"/>
          <w:noProof/>
          <w:szCs w:val="24"/>
        </w:rPr>
        <w:t>(6), 835–851. http://doi.org/10.1007/BF01324825</w:t>
      </w:r>
    </w:p>
    <w:p w14:paraId="1116A4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rsi, P. M. (1972). </w:t>
      </w:r>
      <w:r w:rsidRPr="008B5A19">
        <w:rPr>
          <w:rFonts w:ascii="Calibri" w:hAnsi="Calibri" w:cs="Calibri"/>
          <w:i/>
          <w:iCs/>
          <w:noProof/>
          <w:szCs w:val="24"/>
        </w:rPr>
        <w:t>Human Memory and the Medial Temporal Region of the Brain</w:t>
      </w:r>
      <w:r w:rsidRPr="008B5A19">
        <w:rPr>
          <w:rFonts w:ascii="Calibri" w:hAnsi="Calibri" w:cs="Calibri"/>
          <w:noProof/>
          <w:szCs w:val="24"/>
        </w:rPr>
        <w:t>. McGill University.</w:t>
      </w:r>
    </w:p>
    <w:p w14:paraId="2CB2924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Coxeter, H. S. M. (Harold S. M. (2008). Non-Euclidean geometry, 336.</w:t>
      </w:r>
    </w:p>
    <w:p w14:paraId="59A19ED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masio, A. R. (1989). The Brain Binds Entities and Events by Multiregional Activation from Convergence Zones. </w:t>
      </w:r>
      <w:r w:rsidRPr="008B5A19">
        <w:rPr>
          <w:rFonts w:ascii="Calibri" w:hAnsi="Calibri" w:cs="Calibri"/>
          <w:i/>
          <w:iCs/>
          <w:noProof/>
          <w:szCs w:val="24"/>
        </w:rPr>
        <w:t>Neural Computation</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1), 123–132. http://doi.org/10.1162/neco.1989.1.1.123</w:t>
      </w:r>
    </w:p>
    <w:p w14:paraId="2857155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8B5A19">
        <w:rPr>
          <w:rFonts w:ascii="Calibri" w:hAnsi="Calibri" w:cs="Calibri"/>
          <w:i/>
          <w:iCs/>
          <w:noProof/>
          <w:szCs w:val="24"/>
        </w:rPr>
        <w:t>Cerebral Cortex</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9), 3122–3131. http://doi.org/10.1093/cercor/bhu107</w:t>
      </w:r>
    </w:p>
    <w:p w14:paraId="2FDA7AC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vachi, L., &amp; DuBrow, S. (2015). How the hippocampus preserves order: the role of prediction and context.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2), 92–99. http://doi.org/10.1016/j.tics.2014.12.004</w:t>
      </w:r>
    </w:p>
    <w:p w14:paraId="6BA50B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vis, C. P., Franklin, L. M., Johnson, G. S., &amp; Schrott, L. M. (2010). Prenatal oxycodone exposure impairs spatial learning and/or memory in rats.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12</w:t>
      </w:r>
      <w:r w:rsidRPr="008B5A19">
        <w:rPr>
          <w:rFonts w:ascii="Calibri" w:hAnsi="Calibri" w:cs="Calibri"/>
          <w:noProof/>
          <w:szCs w:val="24"/>
        </w:rPr>
        <w:t>(1), 27–34. http://doi.org/10.1016/j.bbr.2010.03.022</w:t>
      </w:r>
    </w:p>
    <w:p w14:paraId="35C1587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ede, A. J. O., Frascino, J. C., Wixted, J. T., &amp; Squire, L. R. (2016). Learning and remembering real-world events after medial temporal lobe damage.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3</w:t>
      </w:r>
      <w:r w:rsidRPr="008B5A19">
        <w:rPr>
          <w:rFonts w:ascii="Calibri" w:hAnsi="Calibri" w:cs="Calibri"/>
          <w:noProof/>
          <w:szCs w:val="24"/>
        </w:rPr>
        <w:t>(47), 13480–13485. http://doi.org/10.1073/pnas.1617025113</w:t>
      </w:r>
    </w:p>
    <w:p w14:paraId="556C77A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inu, L. P., &amp; Ionescu, R. (2012). An Efficient Rank Based Approach for Closest String and Closest </w:t>
      </w:r>
      <w:r w:rsidRPr="008B5A19">
        <w:rPr>
          <w:rFonts w:ascii="Calibri" w:hAnsi="Calibri" w:cs="Calibri"/>
          <w:noProof/>
          <w:szCs w:val="24"/>
        </w:rPr>
        <w:lastRenderedPageBreak/>
        <w:t xml:space="preserve">Substring. </w:t>
      </w:r>
      <w:r w:rsidRPr="008B5A19">
        <w:rPr>
          <w:rFonts w:ascii="Calibri" w:hAnsi="Calibri" w:cs="Calibri"/>
          <w:i/>
          <w:iCs/>
          <w:noProof/>
          <w:szCs w:val="24"/>
        </w:rPr>
        <w:t>PLoS ONE</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6), e37576. http://doi.org/10.1371/journal.pone.0037576</w:t>
      </w:r>
    </w:p>
    <w:p w14:paraId="3D37C72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Brow, S., &amp; Davachi, L. (2013). The influence of context boundaries on memory for the sequential order of events. </w:t>
      </w:r>
      <w:r w:rsidRPr="008B5A19">
        <w:rPr>
          <w:rFonts w:ascii="Calibri" w:hAnsi="Calibri" w:cs="Calibri"/>
          <w:i/>
          <w:iCs/>
          <w:noProof/>
          <w:szCs w:val="24"/>
        </w:rPr>
        <w:t>Journal of Experimental Psychology. General</w:t>
      </w:r>
      <w:r w:rsidRPr="008B5A19">
        <w:rPr>
          <w:rFonts w:ascii="Calibri" w:hAnsi="Calibri" w:cs="Calibri"/>
          <w:noProof/>
          <w:szCs w:val="24"/>
        </w:rPr>
        <w:t xml:space="preserve">, </w:t>
      </w:r>
      <w:r w:rsidRPr="008B5A19">
        <w:rPr>
          <w:rFonts w:ascii="Calibri" w:hAnsi="Calibri" w:cs="Calibri"/>
          <w:i/>
          <w:iCs/>
          <w:noProof/>
          <w:szCs w:val="24"/>
        </w:rPr>
        <w:t>142</w:t>
      </w:r>
      <w:r w:rsidRPr="008B5A19">
        <w:rPr>
          <w:rFonts w:ascii="Calibri" w:hAnsi="Calibri" w:cs="Calibri"/>
          <w:noProof/>
          <w:szCs w:val="24"/>
        </w:rPr>
        <w:t>(4), 1277–86. http://doi.org/10.1037/a0034024</w:t>
      </w:r>
    </w:p>
    <w:p w14:paraId="1FE093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chowski, A. T., Shivashankaraiah, V., Rawls, T., Gramopadhye, A. K., Melloy, B. J., &amp; Kanki, B. (2000). Binocular eye tracking in virtual reality for inspection training. In </w:t>
      </w:r>
      <w:r w:rsidRPr="008B5A19">
        <w:rPr>
          <w:rFonts w:ascii="Calibri" w:hAnsi="Calibri" w:cs="Calibri"/>
          <w:i/>
          <w:iCs/>
          <w:noProof/>
          <w:szCs w:val="24"/>
        </w:rPr>
        <w:t>Proceedings of the symposium on Eye tracking research &amp; applications - ETRA ’00</w:t>
      </w:r>
      <w:r w:rsidRPr="008B5A19">
        <w:rPr>
          <w:rFonts w:ascii="Calibri" w:hAnsi="Calibri" w:cs="Calibri"/>
          <w:noProof/>
          <w:szCs w:val="24"/>
        </w:rPr>
        <w:t xml:space="preserve"> (pp. 89–96). New York, New York, USA: ACM Press. http://doi.org/10.1145/355017.355031</w:t>
      </w:r>
    </w:p>
    <w:p w14:paraId="058BC37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dchenko, P. (2010). </w:t>
      </w:r>
      <w:r w:rsidRPr="008B5A19">
        <w:rPr>
          <w:rFonts w:ascii="Calibri" w:hAnsi="Calibri" w:cs="Calibri"/>
          <w:i/>
          <w:iCs/>
          <w:noProof/>
          <w:szCs w:val="24"/>
        </w:rPr>
        <w:t>Why People Get Lost : The Psychology and Neuroscience of Spatial Cognition Abstract and Keywords Taxonomies of wayfinding</w:t>
      </w:r>
      <w:r w:rsidRPr="008B5A19">
        <w:rPr>
          <w:rFonts w:ascii="Calibri" w:hAnsi="Calibri" w:cs="Calibri"/>
          <w:noProof/>
          <w:szCs w:val="24"/>
        </w:rPr>
        <w:t>. http://doi.org/10.1093/acprof</w:t>
      </w:r>
    </w:p>
    <w:p w14:paraId="5DD615A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04). Hippocampus: Cognitive processes and neural representations that underlie declarative memory.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44</w:t>
      </w:r>
      <w:r w:rsidRPr="008B5A19">
        <w:rPr>
          <w:rFonts w:ascii="Calibri" w:hAnsi="Calibri" w:cs="Calibri"/>
          <w:noProof/>
          <w:szCs w:val="24"/>
        </w:rPr>
        <w:t>(1), 109–120. http://doi.org/10.1016/j.neuron.2004.08.028</w:t>
      </w:r>
    </w:p>
    <w:p w14:paraId="790A743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4). Time cells in the hippocampus: a new dimension for mapping memories.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11), 732–44. http://doi.org/10.1038/nrn3827</w:t>
      </w:r>
    </w:p>
    <w:p w14:paraId="2118A70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5). The Hippocampus as a Cognitive Map ... of Social Space.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7</w:t>
      </w:r>
      <w:r w:rsidRPr="008B5A19">
        <w:rPr>
          <w:rFonts w:ascii="Calibri" w:hAnsi="Calibri" w:cs="Calibri"/>
          <w:noProof/>
          <w:szCs w:val="24"/>
        </w:rPr>
        <w:t>(1), 9–11. http://doi.org/10.1016/j.neuron.2015.06.013</w:t>
      </w:r>
    </w:p>
    <w:p w14:paraId="49CBF9E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6). Memory: Organization and Control. </w:t>
      </w:r>
      <w:r w:rsidRPr="008B5A19">
        <w:rPr>
          <w:rFonts w:ascii="Calibri" w:hAnsi="Calibri" w:cs="Calibri"/>
          <w:i/>
          <w:iCs/>
          <w:noProof/>
          <w:szCs w:val="24"/>
        </w:rPr>
        <w:t>Annual Review of Psychology</w:t>
      </w:r>
      <w:r w:rsidRPr="008B5A19">
        <w:rPr>
          <w:rFonts w:ascii="Calibri" w:hAnsi="Calibri" w:cs="Calibri"/>
          <w:noProof/>
          <w:szCs w:val="24"/>
        </w:rPr>
        <w:t>, (September), 1–27. http://doi.org/10.1146/annurev-psych-010416-044131</w:t>
      </w:r>
    </w:p>
    <w:p w14:paraId="313DF3C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a). Barlow versus Hebb: When is it time to abandon the notion of feature detectors and adopt the cell assembly as the unit of cognition? </w:t>
      </w:r>
      <w:r w:rsidRPr="008B5A19">
        <w:rPr>
          <w:rFonts w:ascii="Calibri" w:hAnsi="Calibri" w:cs="Calibri"/>
          <w:i/>
          <w:iCs/>
          <w:noProof/>
          <w:szCs w:val="24"/>
        </w:rPr>
        <w:t>Neuroscience Letters</w:t>
      </w:r>
      <w:r w:rsidRPr="008B5A19">
        <w:rPr>
          <w:rFonts w:ascii="Calibri" w:hAnsi="Calibri" w:cs="Calibri"/>
          <w:noProof/>
          <w:szCs w:val="24"/>
        </w:rPr>
        <w:t>. http://doi.org/10.1016/j.neulet.2017.04.006</w:t>
      </w:r>
    </w:p>
    <w:p w14:paraId="30BDADE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b). The role of the hippocampus in navigation is memory. </w:t>
      </w:r>
      <w:r w:rsidRPr="008B5A19">
        <w:rPr>
          <w:rFonts w:ascii="Calibri" w:hAnsi="Calibri" w:cs="Calibri"/>
          <w:i/>
          <w:iCs/>
          <w:noProof/>
          <w:szCs w:val="24"/>
        </w:rPr>
        <w:t>Journal of Neurophysiology</w:t>
      </w:r>
      <w:r w:rsidRPr="008B5A19">
        <w:rPr>
          <w:rFonts w:ascii="Calibri" w:hAnsi="Calibri" w:cs="Calibri"/>
          <w:noProof/>
          <w:szCs w:val="24"/>
        </w:rPr>
        <w:t xml:space="preserve">, </w:t>
      </w:r>
      <w:r w:rsidRPr="008B5A19">
        <w:rPr>
          <w:rFonts w:ascii="Calibri" w:hAnsi="Calibri" w:cs="Calibri"/>
          <w:i/>
          <w:iCs/>
          <w:noProof/>
          <w:szCs w:val="24"/>
        </w:rPr>
        <w:t>20</w:t>
      </w:r>
      <w:r w:rsidRPr="008B5A19">
        <w:rPr>
          <w:rFonts w:ascii="Calibri" w:hAnsi="Calibri" w:cs="Calibri"/>
          <w:noProof/>
          <w:szCs w:val="24"/>
        </w:rPr>
        <w:t>(11), jn.00005.2017. http://doi.org/10.1152/jn.00005.2017</w:t>
      </w:r>
    </w:p>
    <w:p w14:paraId="77C528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c). The role of the hippocampus in navigation is memory, </w:t>
      </w:r>
      <w:r w:rsidRPr="008B5A19">
        <w:rPr>
          <w:rFonts w:ascii="Calibri" w:hAnsi="Calibri" w:cs="Calibri"/>
          <w:i/>
          <w:iCs/>
          <w:noProof/>
          <w:szCs w:val="24"/>
        </w:rPr>
        <w:t>2215</w:t>
      </w:r>
      <w:r w:rsidRPr="008B5A19">
        <w:rPr>
          <w:rFonts w:ascii="Calibri" w:hAnsi="Calibri" w:cs="Calibri"/>
          <w:noProof/>
          <w:szCs w:val="24"/>
        </w:rPr>
        <w:t>, 1785–1796. http://doi.org/10.1152/jn.00005.2017</w:t>
      </w:r>
    </w:p>
    <w:p w14:paraId="61B0599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d). Time (and space) in the hippocampus. </w:t>
      </w:r>
      <w:r w:rsidRPr="008B5A19">
        <w:rPr>
          <w:rFonts w:ascii="Calibri" w:hAnsi="Calibri" w:cs="Calibri"/>
          <w:i/>
          <w:iCs/>
          <w:noProof/>
          <w:szCs w:val="24"/>
        </w:rPr>
        <w:t>Current Opinion in Behavioral Sciences</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 65–70. http://doi.org/10.1016/j.cobeha.2017.06.010</w:t>
      </w:r>
    </w:p>
    <w:p w14:paraId="456A0FF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amp; Cohen, N. J. (2001). </w:t>
      </w:r>
      <w:r w:rsidRPr="008B5A19">
        <w:rPr>
          <w:rFonts w:ascii="Calibri" w:hAnsi="Calibri" w:cs="Calibri"/>
          <w:i/>
          <w:iCs/>
          <w:noProof/>
          <w:szCs w:val="24"/>
        </w:rPr>
        <w:t>From Conditioning to Conscious Recollection: Memory Systems of the Brain</w:t>
      </w:r>
      <w:r w:rsidRPr="008B5A19">
        <w:rPr>
          <w:rFonts w:ascii="Calibri" w:hAnsi="Calibri" w:cs="Calibri"/>
          <w:noProof/>
          <w:szCs w:val="24"/>
        </w:rPr>
        <w:t>. New York: Oxford University Press.</w:t>
      </w:r>
    </w:p>
    <w:p w14:paraId="10F4026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Dudchenko, P., Wood, E., Shapiro, M., &amp; Tanila, H. (1999). The Hippocampus, Memory, Review and Place Cells: Is It Spatial Memory or a Memory Space?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23</w:t>
      </w:r>
      <w:r w:rsidRPr="008B5A19">
        <w:rPr>
          <w:rFonts w:ascii="Calibri" w:hAnsi="Calibri" w:cs="Calibri"/>
          <w:noProof/>
          <w:szCs w:val="24"/>
        </w:rPr>
        <w:t>, 209–226. http://doi.org/10.1016/S0896-6273(00)80773-4</w:t>
      </w:r>
    </w:p>
    <w:p w14:paraId="7C0BEFD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kstrom, A. D., &amp; Ranganath, C. (2017). Space, time, and episodic memory: The hippocampus is all over the cognitive map.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93052</w:t>
      </w:r>
      <w:r w:rsidRPr="008B5A19">
        <w:rPr>
          <w:rFonts w:ascii="Calibri" w:hAnsi="Calibri" w:cs="Calibri"/>
          <w:noProof/>
          <w:szCs w:val="24"/>
        </w:rPr>
        <w:t>, 1–16. http://doi.org/10.1002/hipo.22750</w:t>
      </w:r>
    </w:p>
    <w:p w14:paraId="70FC280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pstein, R. A. (2014). Neural Systems for Visual Scene Recognition. </w:t>
      </w:r>
      <w:r w:rsidRPr="008B5A19">
        <w:rPr>
          <w:rFonts w:ascii="Calibri" w:hAnsi="Calibri" w:cs="Calibri"/>
          <w:i/>
          <w:iCs/>
          <w:noProof/>
          <w:szCs w:val="24"/>
        </w:rPr>
        <w:t>Scene Vision</w:t>
      </w:r>
      <w:r w:rsidRPr="008B5A19">
        <w:rPr>
          <w:rFonts w:ascii="Calibri" w:hAnsi="Calibri" w:cs="Calibri"/>
          <w:noProof/>
          <w:szCs w:val="24"/>
        </w:rPr>
        <w:t>, 105–134. http://doi.org/10.7551/mitpress/9780262027854.001.0001</w:t>
      </w:r>
    </w:p>
    <w:p w14:paraId="14994FC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1</w:t>
      </w:r>
      <w:r w:rsidRPr="008B5A19">
        <w:rPr>
          <w:rFonts w:ascii="Calibri" w:hAnsi="Calibri" w:cs="Calibri"/>
          <w:noProof/>
          <w:szCs w:val="24"/>
        </w:rPr>
        <w:t xml:space="preserve">(5), 1179–1189. </w:t>
      </w:r>
      <w:r w:rsidRPr="008B5A19">
        <w:rPr>
          <w:rFonts w:ascii="Calibri" w:hAnsi="Calibri" w:cs="Calibri"/>
          <w:noProof/>
          <w:szCs w:val="24"/>
        </w:rPr>
        <w:lastRenderedPageBreak/>
        <w:t>http://doi.org/10.1016/j.neuron.2014.01.042</w:t>
      </w:r>
    </w:p>
    <w:p w14:paraId="5895F25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ortin, N. J., Agster, K. L., &amp; Eichenbaum, H. B. (2002a). Critical role of the hippocampus in memory for sequences of events. </w:t>
      </w:r>
      <w:r w:rsidRPr="008B5A19">
        <w:rPr>
          <w:rFonts w:ascii="Calibri" w:hAnsi="Calibri" w:cs="Calibri"/>
          <w:i/>
          <w:iCs/>
          <w:noProof/>
          <w:szCs w:val="24"/>
        </w:rPr>
        <w:t>Nature Neuroscience</w:t>
      </w:r>
      <w:r w:rsidRPr="008B5A19">
        <w:rPr>
          <w:rFonts w:ascii="Calibri" w:hAnsi="Calibri" w:cs="Calibri"/>
          <w:noProof/>
          <w:szCs w:val="24"/>
        </w:rPr>
        <w:t>. http://doi.org/10.1038/nn834</w:t>
      </w:r>
    </w:p>
    <w:p w14:paraId="0B7EA8C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ortin, N. J., Agster, K. L., &amp; Eichenbaum, H. B. (2002b). Critical role of the hippocampus in memory for sequences of events. </w:t>
      </w:r>
      <w:r w:rsidRPr="008B5A19">
        <w:rPr>
          <w:rFonts w:ascii="Calibri" w:hAnsi="Calibri" w:cs="Calibri"/>
          <w:i/>
          <w:iCs/>
          <w:noProof/>
          <w:szCs w:val="24"/>
        </w:rPr>
        <w:t>Nature Neuroscience</w:t>
      </w:r>
      <w:r w:rsidRPr="008B5A19">
        <w:rPr>
          <w:rFonts w:ascii="Calibri" w:hAnsi="Calibri" w:cs="Calibri"/>
          <w:noProof/>
          <w:szCs w:val="24"/>
        </w:rPr>
        <w:t>. http://doi.org/10.1038/nn834</w:t>
      </w:r>
    </w:p>
    <w:p w14:paraId="151EBF5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ranz, M. O., &amp; Mallot, H. A. (2000). Biomimetic robot navigation. </w:t>
      </w:r>
      <w:r w:rsidRPr="008B5A19">
        <w:rPr>
          <w:rFonts w:ascii="Calibri" w:hAnsi="Calibri" w:cs="Calibri"/>
          <w:i/>
          <w:iCs/>
          <w:noProof/>
          <w:szCs w:val="24"/>
        </w:rPr>
        <w:t>Robotics and Autonomous Systems</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1–2), 133–153. http://doi.org/10.1016/S0921-8890(99)00069-X</w:t>
      </w:r>
    </w:p>
    <w:p w14:paraId="579EC0D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llistel, C. R. (1990). </w:t>
      </w:r>
      <w:r w:rsidRPr="008B5A19">
        <w:rPr>
          <w:rFonts w:ascii="Calibri" w:hAnsi="Calibri" w:cs="Calibri"/>
          <w:i/>
          <w:iCs/>
          <w:noProof/>
          <w:szCs w:val="24"/>
        </w:rPr>
        <w:t>The organization of learning</w:t>
      </w:r>
      <w:r w:rsidRPr="008B5A19">
        <w:rPr>
          <w:rFonts w:ascii="Calibri" w:hAnsi="Calibri" w:cs="Calibri"/>
          <w:noProof/>
          <w:szCs w:val="24"/>
        </w:rPr>
        <w:t xml:space="preserve">. </w:t>
      </w:r>
      <w:r w:rsidRPr="008B5A19">
        <w:rPr>
          <w:rFonts w:ascii="Calibri" w:hAnsi="Calibri" w:cs="Calibri"/>
          <w:i/>
          <w:iCs/>
          <w:noProof/>
          <w:szCs w:val="24"/>
        </w:rPr>
        <w:t>MIT Press series in learning, development, and conceptual change</w:t>
      </w:r>
      <w:r w:rsidRPr="008B5A19">
        <w:rPr>
          <w:rFonts w:ascii="Calibri" w:hAnsi="Calibri" w:cs="Calibri"/>
          <w:noProof/>
          <w:szCs w:val="24"/>
        </w:rPr>
        <w:t>.</w:t>
      </w:r>
    </w:p>
    <w:p w14:paraId="00591BA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rcia, F., Carrère, P., Soussana, J. F., &amp; Baumont, R. (2005). Characterisation by fractal analysis of foraging paths of ewes grazing heterogeneous swards. </w:t>
      </w:r>
      <w:r w:rsidRPr="008B5A19">
        <w:rPr>
          <w:rFonts w:ascii="Calibri" w:hAnsi="Calibri" w:cs="Calibri"/>
          <w:i/>
          <w:iCs/>
          <w:noProof/>
          <w:szCs w:val="24"/>
        </w:rPr>
        <w:t>Applied Animal Behaviour Science</w:t>
      </w:r>
      <w:r w:rsidRPr="008B5A19">
        <w:rPr>
          <w:rFonts w:ascii="Calibri" w:hAnsi="Calibri" w:cs="Calibri"/>
          <w:noProof/>
          <w:szCs w:val="24"/>
        </w:rPr>
        <w:t xml:space="preserve">, </w:t>
      </w:r>
      <w:r w:rsidRPr="008B5A19">
        <w:rPr>
          <w:rFonts w:ascii="Calibri" w:hAnsi="Calibri" w:cs="Calibri"/>
          <w:i/>
          <w:iCs/>
          <w:noProof/>
          <w:szCs w:val="24"/>
        </w:rPr>
        <w:t>93</w:t>
      </w:r>
      <w:r w:rsidRPr="008B5A19">
        <w:rPr>
          <w:rFonts w:ascii="Calibri" w:hAnsi="Calibri" w:cs="Calibri"/>
          <w:noProof/>
          <w:szCs w:val="24"/>
        </w:rPr>
        <w:t>(1–2), 19–37. http://doi.org/10.1016/j.applanim.2005.01.001</w:t>
      </w:r>
    </w:p>
    <w:p w14:paraId="7587835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utestad, A. O. (2011). Memory matters: Influence from a cognitive map on animal space use. </w:t>
      </w:r>
      <w:r w:rsidRPr="008B5A19">
        <w:rPr>
          <w:rFonts w:ascii="Calibri" w:hAnsi="Calibri" w:cs="Calibri"/>
          <w:i/>
          <w:iCs/>
          <w:noProof/>
          <w:szCs w:val="24"/>
        </w:rPr>
        <w:t>Journal of Theoretical Biology</w:t>
      </w:r>
      <w:r w:rsidRPr="008B5A19">
        <w:rPr>
          <w:rFonts w:ascii="Calibri" w:hAnsi="Calibri" w:cs="Calibri"/>
          <w:noProof/>
          <w:szCs w:val="24"/>
        </w:rPr>
        <w:t xml:space="preserve">, </w:t>
      </w:r>
      <w:r w:rsidRPr="008B5A19">
        <w:rPr>
          <w:rFonts w:ascii="Calibri" w:hAnsi="Calibri" w:cs="Calibri"/>
          <w:i/>
          <w:iCs/>
          <w:noProof/>
          <w:szCs w:val="24"/>
        </w:rPr>
        <w:t>287</w:t>
      </w:r>
      <w:r w:rsidRPr="008B5A19">
        <w:rPr>
          <w:rFonts w:ascii="Calibri" w:hAnsi="Calibri" w:cs="Calibri"/>
          <w:noProof/>
          <w:szCs w:val="24"/>
        </w:rPr>
        <w:t>, 26–36. http://doi.org/10.1016/j.jtbi.2011.07.010</w:t>
      </w:r>
    </w:p>
    <w:p w14:paraId="6AC6124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utestad, A. O., &amp; Mysterud, I. (2010). Spatial memory, habitat auto-facilitation and the emergence of fractal home range patterns. </w:t>
      </w:r>
      <w:r w:rsidRPr="008B5A19">
        <w:rPr>
          <w:rFonts w:ascii="Calibri" w:hAnsi="Calibri" w:cs="Calibri"/>
          <w:i/>
          <w:iCs/>
          <w:noProof/>
          <w:szCs w:val="24"/>
        </w:rPr>
        <w:t>Ecological Modelling</w:t>
      </w:r>
      <w:r w:rsidRPr="008B5A19">
        <w:rPr>
          <w:rFonts w:ascii="Calibri" w:hAnsi="Calibri" w:cs="Calibri"/>
          <w:noProof/>
          <w:szCs w:val="24"/>
        </w:rPr>
        <w:t xml:space="preserve">, </w:t>
      </w:r>
      <w:r w:rsidRPr="008B5A19">
        <w:rPr>
          <w:rFonts w:ascii="Calibri" w:hAnsi="Calibri" w:cs="Calibri"/>
          <w:i/>
          <w:iCs/>
          <w:noProof/>
          <w:szCs w:val="24"/>
        </w:rPr>
        <w:t>221</w:t>
      </w:r>
      <w:r w:rsidRPr="008B5A19">
        <w:rPr>
          <w:rFonts w:ascii="Calibri" w:hAnsi="Calibri" w:cs="Calibri"/>
          <w:noProof/>
          <w:szCs w:val="24"/>
        </w:rPr>
        <w:t>(23), 2741–2750. http://doi.org/10.1016/j.ecolmodel.2010.08.014</w:t>
      </w:r>
    </w:p>
    <w:p w14:paraId="4BB8BB4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eva-Sagiv, M., Las, L., Yovel, Y., &amp; Ulanovsky, N. (2015). Spatial cognition in bats and rats: from sensory acquisition to multiscale maps and navigation.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 94–108. http://doi.org/10.1038/nrn3888</w:t>
      </w:r>
    </w:p>
    <w:p w14:paraId="08F6AD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hrist, R. (2007). Barcodes: The persistent topology of data. </w:t>
      </w:r>
      <w:r w:rsidRPr="008B5A19">
        <w:rPr>
          <w:rFonts w:ascii="Calibri" w:hAnsi="Calibri" w:cs="Calibri"/>
          <w:i/>
          <w:iCs/>
          <w:noProof/>
          <w:szCs w:val="24"/>
        </w:rPr>
        <w:t>Bulletin of the American Mathematical Society</w:t>
      </w:r>
      <w:r w:rsidRPr="008B5A19">
        <w:rPr>
          <w:rFonts w:ascii="Calibri" w:hAnsi="Calibri" w:cs="Calibri"/>
          <w:noProof/>
          <w:szCs w:val="24"/>
        </w:rPr>
        <w:t xml:space="preserve">, </w:t>
      </w:r>
      <w:r w:rsidRPr="008B5A19">
        <w:rPr>
          <w:rFonts w:ascii="Calibri" w:hAnsi="Calibri" w:cs="Calibri"/>
          <w:i/>
          <w:iCs/>
          <w:noProof/>
          <w:szCs w:val="24"/>
        </w:rPr>
        <w:t>45</w:t>
      </w:r>
      <w:r w:rsidRPr="008B5A19">
        <w:rPr>
          <w:rFonts w:ascii="Calibri" w:hAnsi="Calibri" w:cs="Calibri"/>
          <w:noProof/>
          <w:szCs w:val="24"/>
        </w:rPr>
        <w:t>(1), 61–76. http://doi.org/10.1090/S0273-0979-07-01191-3</w:t>
      </w:r>
    </w:p>
    <w:p w14:paraId="7A69EAB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ancarlo, R., Scaturro, D., &amp; Utro, F. (2009). Textual data compression in computational biology: a synopsis. </w:t>
      </w:r>
      <w:r w:rsidRPr="008B5A19">
        <w:rPr>
          <w:rFonts w:ascii="Calibri" w:hAnsi="Calibri" w:cs="Calibri"/>
          <w:i/>
          <w:iCs/>
          <w:noProof/>
          <w:szCs w:val="24"/>
        </w:rPr>
        <w:t>Bioinformatics</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13), 1575–1586. http://doi.org/10.1093/bioinformatics/btp117</w:t>
      </w:r>
    </w:p>
    <w:p w14:paraId="4C5FA1E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lbert, P. E., Kesner, R. P., &amp; DeCoteau, W. E. (1998). Memory for spatial location: role of the hippocampus in mediating spatial pattern separation.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8</w:t>
      </w:r>
      <w:r w:rsidRPr="008B5A19">
        <w:rPr>
          <w:rFonts w:ascii="Calibri" w:hAnsi="Calibri" w:cs="Calibri"/>
          <w:noProof/>
          <w:szCs w:val="24"/>
        </w:rPr>
        <w:t>(2), 804–10. Retrieved from http://www.ncbi.nlm.nih.gov/pubmed/9425021</w:t>
      </w:r>
    </w:p>
    <w:p w14:paraId="0BD26F1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ovanello, K. S., Verfaellie, M., &amp; Keane, M. M. (2003). Disproportionate deficit in associative recognition relative to item recognition in global amnesia. </w:t>
      </w:r>
      <w:r w:rsidRPr="008B5A19">
        <w:rPr>
          <w:rFonts w:ascii="Calibri" w:hAnsi="Calibri" w:cs="Calibri"/>
          <w:i/>
          <w:iCs/>
          <w:noProof/>
          <w:szCs w:val="24"/>
        </w:rPr>
        <w:t>Cognitive, Affective &amp; Behavioral Neuroscience</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3), 186–94. http://doi.org/10.3758/CABN.3.3.186</w:t>
      </w:r>
    </w:p>
    <w:p w14:paraId="22FC6ED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lub, G., &amp; Kahan, W. (1965). CALCULATING THE SINGULAR VALUES AND PSEUDO-INVERSE OF A MATRIX. </w:t>
      </w:r>
      <w:r w:rsidRPr="008B5A19">
        <w:rPr>
          <w:rFonts w:ascii="Calibri" w:hAnsi="Calibri" w:cs="Calibri"/>
          <w:i/>
          <w:iCs/>
          <w:noProof/>
          <w:szCs w:val="24"/>
        </w:rPr>
        <w:t>J. SIAM Numer, Anal, Ser. B</w:t>
      </w:r>
      <w:r w:rsidRPr="008B5A19">
        <w:rPr>
          <w:rFonts w:ascii="Calibri" w:hAnsi="Calibri" w:cs="Calibri"/>
          <w:noProof/>
          <w:szCs w:val="24"/>
        </w:rPr>
        <w:t xml:space="preserve">, </w:t>
      </w:r>
      <w:r w:rsidRPr="008B5A19">
        <w:rPr>
          <w:rFonts w:ascii="Calibri" w:hAnsi="Calibri" w:cs="Calibri"/>
          <w:i/>
          <w:iCs/>
          <w:noProof/>
          <w:szCs w:val="24"/>
        </w:rPr>
        <w:t>2</w:t>
      </w:r>
      <w:r w:rsidRPr="008B5A19">
        <w:rPr>
          <w:rFonts w:ascii="Calibri" w:hAnsi="Calibri" w:cs="Calibri"/>
          <w:noProof/>
          <w:szCs w:val="24"/>
        </w:rPr>
        <w:t>(2), 205–224.</w:t>
      </w:r>
    </w:p>
    <w:p w14:paraId="4936064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4), 8027–40. Retrieved from http://www.ncbi.nlm.nih.gov/pubmed/8987829</w:t>
      </w:r>
    </w:p>
    <w:p w14:paraId="389AA9A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8B5A19">
        <w:rPr>
          <w:rFonts w:ascii="Calibri" w:hAnsi="Calibri" w:cs="Calibri"/>
          <w:i/>
          <w:iCs/>
          <w:noProof/>
          <w:szCs w:val="24"/>
        </w:rPr>
        <w:t xml:space="preserve">The Journal of </w:t>
      </w:r>
      <w:r w:rsidRPr="008B5A19">
        <w:rPr>
          <w:rFonts w:ascii="Calibri" w:hAnsi="Calibri" w:cs="Calibri"/>
          <w:i/>
          <w:iCs/>
          <w:noProof/>
          <w:szCs w:val="24"/>
        </w:rPr>
        <w:lastRenderedPageBreak/>
        <w:t>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 823–35. Retrieved from http://www.ncbi.nlm.nih.gov/pubmed/8551362</w:t>
      </w:r>
    </w:p>
    <w:p w14:paraId="206B54C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2010). Worth a glance: using eye movements to investigate the cognitive neuroscience of memory.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4</w:t>
      </w:r>
      <w:r w:rsidRPr="008B5A19">
        <w:rPr>
          <w:rFonts w:ascii="Calibri" w:hAnsi="Calibri" w:cs="Calibri"/>
          <w:noProof/>
          <w:szCs w:val="24"/>
        </w:rPr>
        <w:t>(October), 1–16. http://doi.org/10.3389/fnhum.2010.00166</w:t>
      </w:r>
    </w:p>
    <w:p w14:paraId="50A0C3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amp; Ranganath, C. (2009). The Eyes Have It: Hippocampal Activity Predicts Expression of Memory in Eye Movements.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63</w:t>
      </w:r>
      <w:r w:rsidRPr="008B5A19">
        <w:rPr>
          <w:rFonts w:ascii="Calibri" w:hAnsi="Calibri" w:cs="Calibri"/>
          <w:noProof/>
          <w:szCs w:val="24"/>
        </w:rPr>
        <w:t>(5), 592–599. http://doi.org/10.1016/j.neuron.2009.08.025</w:t>
      </w:r>
    </w:p>
    <w:p w14:paraId="42797BA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Ryan, J. D., Tranel, D., &amp; Cohen, N. J. (2007). Rapid Onset Relational Memory Effects Are Evident in Eye Movement Behavior, but Not in Hippocampal Amnesia. </w:t>
      </w:r>
      <w:r w:rsidRPr="008B5A19">
        <w:rPr>
          <w:rFonts w:ascii="Calibri" w:hAnsi="Calibri" w:cs="Calibri"/>
          <w:i/>
          <w:iCs/>
          <w:noProof/>
          <w:szCs w:val="24"/>
        </w:rPr>
        <w:t>Journal of Cognitive Neuroscience</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10), 1690–1705. http://doi.org/10.1162/jocn.2007.19.10.1690</w:t>
      </w:r>
    </w:p>
    <w:p w14:paraId="4989108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Tranel, D., &amp; Cohen, N. J. (2006). The Long and the Short of It: Relational Memory Impairments in Amnesia, Even at Short Lags.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26</w:t>
      </w:r>
      <w:r w:rsidRPr="008B5A19">
        <w:rPr>
          <w:rFonts w:ascii="Calibri" w:hAnsi="Calibri" w:cs="Calibri"/>
          <w:noProof/>
          <w:szCs w:val="24"/>
        </w:rPr>
        <w:t>(32), 8352–8359. http://doi.org/10.1523/JNEUROSCI.5222-05.2006</w:t>
      </w:r>
    </w:p>
    <w:p w14:paraId="2A4AFB1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rtley, T., Bird, C. M., Chan, D., Cipolotti, L., Husain, M., Vargha-Khadem, F., &amp; Burgess, N. (2007). The hippocampus is required for short-term topographical memory in human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1), 34–48. http://doi.org/10.1002/hipo.20240</w:t>
      </w:r>
    </w:p>
    <w:p w14:paraId="1990174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rtley, T., Lever, C., Burgess, N., &amp; O’Keefe, J. (2013). Space in the brain: how the hippocampal formation supports spatial cognition. </w:t>
      </w:r>
      <w:r w:rsidRPr="008B5A19">
        <w:rPr>
          <w:rFonts w:ascii="Calibri" w:hAnsi="Calibri" w:cs="Calibri"/>
          <w:i/>
          <w:iCs/>
          <w:noProof/>
          <w:szCs w:val="24"/>
        </w:rPr>
        <w:t>Philosophical Transactions of the Royal Society B: Biological Sciences</w:t>
      </w:r>
      <w:r w:rsidRPr="008B5A19">
        <w:rPr>
          <w:rFonts w:ascii="Calibri" w:hAnsi="Calibri" w:cs="Calibri"/>
          <w:noProof/>
          <w:szCs w:val="24"/>
        </w:rPr>
        <w:t xml:space="preserve">, </w:t>
      </w:r>
      <w:r w:rsidRPr="008B5A19">
        <w:rPr>
          <w:rFonts w:ascii="Calibri" w:hAnsi="Calibri" w:cs="Calibri"/>
          <w:i/>
          <w:iCs/>
          <w:noProof/>
          <w:szCs w:val="24"/>
        </w:rPr>
        <w:t>369</w:t>
      </w:r>
      <w:r w:rsidRPr="008B5A19">
        <w:rPr>
          <w:rFonts w:ascii="Calibri" w:hAnsi="Calibri" w:cs="Calibri"/>
          <w:noProof/>
          <w:szCs w:val="24"/>
        </w:rPr>
        <w:t>(1635), 20120510–20120510. http://doi.org/10.1098/rstb.2012.0510</w:t>
      </w:r>
    </w:p>
    <w:p w14:paraId="47D9917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wking, S. W., &amp; Ellis, G. F. R. (1973). The large scale structure of space-time. </w:t>
      </w:r>
      <w:r w:rsidRPr="008B5A19">
        <w:rPr>
          <w:rFonts w:ascii="Calibri" w:hAnsi="Calibri" w:cs="Calibri"/>
          <w:i/>
          <w:iCs/>
          <w:noProof/>
          <w:szCs w:val="24"/>
        </w:rPr>
        <w:t>Book</w:t>
      </w:r>
      <w:r w:rsidRPr="008B5A19">
        <w:rPr>
          <w:rFonts w:ascii="Calibri" w:hAnsi="Calibri" w:cs="Calibri"/>
          <w:noProof/>
          <w:szCs w:val="24"/>
        </w:rPr>
        <w:t>. http://doi.org/10.1017/CBO9780511524646</w:t>
      </w:r>
    </w:p>
    <w:p w14:paraId="00ADCB6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yes, S. M., Ryan, L., Schnyer, D. M., &amp; Nadel, L. (2004). An fMRI Study of Episodic Memory: Retrieval of Object, Spatial, and Temporal Information.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8</w:t>
      </w:r>
      <w:r w:rsidRPr="008B5A19">
        <w:rPr>
          <w:rFonts w:ascii="Calibri" w:hAnsi="Calibri" w:cs="Calibri"/>
          <w:noProof/>
          <w:szCs w:val="24"/>
        </w:rPr>
        <w:t>(5), 885–896. http://doi.org/10.1037/0735-7044.118.5.885</w:t>
      </w:r>
    </w:p>
    <w:p w14:paraId="266049F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pcroft, J., &amp; Tarjan, R. (1973). Algorithm 447: efficient algorithms for graph manipulation. </w:t>
      </w:r>
      <w:r w:rsidRPr="008B5A19">
        <w:rPr>
          <w:rFonts w:ascii="Calibri" w:hAnsi="Calibri" w:cs="Calibri"/>
          <w:i/>
          <w:iCs/>
          <w:noProof/>
          <w:szCs w:val="24"/>
        </w:rPr>
        <w:t>Communications of the ACM</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6), 372–378. http://doi.org/10.1145/362248.362272</w:t>
      </w:r>
    </w:p>
    <w:p w14:paraId="5701662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8B5A19">
        <w:rPr>
          <w:rFonts w:ascii="Calibri" w:hAnsi="Calibri" w:cs="Calibri"/>
          <w:i/>
          <w:iCs/>
          <w:noProof/>
          <w:szCs w:val="24"/>
        </w:rPr>
        <w:t>Psychol Rev</w:t>
      </w:r>
      <w:r w:rsidRPr="008B5A19">
        <w:rPr>
          <w:rFonts w:ascii="Calibri" w:hAnsi="Calibri" w:cs="Calibri"/>
          <w:noProof/>
          <w:szCs w:val="24"/>
        </w:rPr>
        <w:t xml:space="preserve">, </w:t>
      </w:r>
      <w:r w:rsidRPr="008B5A19">
        <w:rPr>
          <w:rFonts w:ascii="Calibri" w:hAnsi="Calibri" w:cs="Calibri"/>
          <w:i/>
          <w:iCs/>
          <w:noProof/>
          <w:szCs w:val="24"/>
        </w:rPr>
        <w:t>112</w:t>
      </w:r>
      <w:r w:rsidRPr="008B5A19">
        <w:rPr>
          <w:rFonts w:ascii="Calibri" w:hAnsi="Calibri" w:cs="Calibri"/>
          <w:noProof/>
          <w:szCs w:val="24"/>
        </w:rPr>
        <w:t>(1), 75–116. http://doi.org/10.1037/0033-295X.112.1.75</w:t>
      </w:r>
    </w:p>
    <w:p w14:paraId="6BB82BE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amp; Kahana, M. J. (2002). A Distributed Representation of Temporal Context. </w:t>
      </w:r>
      <w:r w:rsidRPr="008B5A19">
        <w:rPr>
          <w:rFonts w:ascii="Calibri" w:hAnsi="Calibri" w:cs="Calibri"/>
          <w:i/>
          <w:iCs/>
          <w:noProof/>
          <w:szCs w:val="24"/>
        </w:rPr>
        <w:t>Journal of Mathematical Psychology</w:t>
      </w:r>
      <w:r w:rsidRPr="008B5A19">
        <w:rPr>
          <w:rFonts w:ascii="Calibri" w:hAnsi="Calibri" w:cs="Calibri"/>
          <w:noProof/>
          <w:szCs w:val="24"/>
        </w:rPr>
        <w:t xml:space="preserve">, </w:t>
      </w:r>
      <w:r w:rsidRPr="008B5A19">
        <w:rPr>
          <w:rFonts w:ascii="Calibri" w:hAnsi="Calibri" w:cs="Calibri"/>
          <w:i/>
          <w:iCs/>
          <w:noProof/>
          <w:szCs w:val="24"/>
        </w:rPr>
        <w:t>46</w:t>
      </w:r>
      <w:r w:rsidRPr="008B5A19">
        <w:rPr>
          <w:rFonts w:ascii="Calibri" w:hAnsi="Calibri" w:cs="Calibri"/>
          <w:noProof/>
          <w:szCs w:val="24"/>
        </w:rPr>
        <w:t>(3), 269–299. http://doi.org/10.1006/jmps.2001.1388</w:t>
      </w:r>
    </w:p>
    <w:p w14:paraId="13796E0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13), 4692–4707. http://doi.org/10.1523/JNEUROSCI.5808-12.2014</w:t>
      </w:r>
    </w:p>
    <w:p w14:paraId="347FAB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amp; Natu, V. S. (2005). Place from time: Reconstructing position from a distributed representation of temporal context. </w:t>
      </w:r>
      <w:r w:rsidRPr="008B5A19">
        <w:rPr>
          <w:rFonts w:ascii="Calibri" w:hAnsi="Calibri" w:cs="Calibri"/>
          <w:i/>
          <w:iCs/>
          <w:noProof/>
          <w:szCs w:val="24"/>
        </w:rPr>
        <w:t>Neural Networks</w:t>
      </w:r>
      <w:r w:rsidRPr="008B5A19">
        <w:rPr>
          <w:rFonts w:ascii="Calibri" w:hAnsi="Calibri" w:cs="Calibri"/>
          <w:noProof/>
          <w:szCs w:val="24"/>
        </w:rPr>
        <w:t xml:space="preserve">, </w:t>
      </w:r>
      <w:r w:rsidRPr="008B5A19">
        <w:rPr>
          <w:rFonts w:ascii="Calibri" w:hAnsi="Calibri" w:cs="Calibri"/>
          <w:i/>
          <w:iCs/>
          <w:noProof/>
          <w:szCs w:val="24"/>
        </w:rPr>
        <w:t>18</w:t>
      </w:r>
      <w:r w:rsidRPr="008B5A19">
        <w:rPr>
          <w:rFonts w:ascii="Calibri" w:hAnsi="Calibri" w:cs="Calibri"/>
          <w:noProof/>
          <w:szCs w:val="24"/>
        </w:rPr>
        <w:t>(9), 1150–1162. http://doi.org/10.1016/j.neunet.2005.08.002</w:t>
      </w:r>
    </w:p>
    <w:p w14:paraId="20E287D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Shankar, K. H., Aue, W. R., &amp; Criss, A. H. (2015). A distributed representation of internal </w:t>
      </w:r>
      <w:r w:rsidRPr="008B5A19">
        <w:rPr>
          <w:rFonts w:ascii="Calibri" w:hAnsi="Calibri" w:cs="Calibri"/>
          <w:noProof/>
          <w:szCs w:val="24"/>
        </w:rPr>
        <w:lastRenderedPageBreak/>
        <w:t xml:space="preserve">time.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22</w:t>
      </w:r>
      <w:r w:rsidRPr="008B5A19">
        <w:rPr>
          <w:rFonts w:ascii="Calibri" w:hAnsi="Calibri" w:cs="Calibri"/>
          <w:noProof/>
          <w:szCs w:val="24"/>
        </w:rPr>
        <w:t>(1), 24–53. http://doi.org/10.1037/a0037840</w:t>
      </w:r>
    </w:p>
    <w:p w14:paraId="2D8139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Viskontas, I. V, Shankar, K. H., &amp; Fried, I. (2012). Ensembles of human MTL neurons “jump back in time” in response to a repeated stimulu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9), 1833–47. http://doi.org/10.1002/hipo.22018</w:t>
      </w:r>
    </w:p>
    <w:p w14:paraId="518C09F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uth, J. E. (2013). </w:t>
      </w:r>
      <w:r w:rsidRPr="008B5A19">
        <w:rPr>
          <w:rFonts w:ascii="Calibri" w:hAnsi="Calibri" w:cs="Calibri"/>
          <w:i/>
          <w:iCs/>
          <w:noProof/>
          <w:szCs w:val="24"/>
        </w:rPr>
        <w:t>The Lost Art of Finding Our Way</w:t>
      </w:r>
      <w:r w:rsidRPr="008B5A19">
        <w:rPr>
          <w:rFonts w:ascii="Calibri" w:hAnsi="Calibri" w:cs="Calibri"/>
          <w:noProof/>
          <w:szCs w:val="24"/>
        </w:rPr>
        <w:t>. Cambridge, MA and London, England: Harvard University Press. http://doi.org/10.4159/harvard.9780674074811</w:t>
      </w:r>
    </w:p>
    <w:p w14:paraId="0466F8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uttenlocher, J., &amp; Presson, C. C. (1979). The coding and transformation of spatial information. </w:t>
      </w:r>
      <w:r w:rsidRPr="008B5A19">
        <w:rPr>
          <w:rFonts w:ascii="Calibri" w:hAnsi="Calibri" w:cs="Calibri"/>
          <w:i/>
          <w:iCs/>
          <w:noProof/>
          <w:szCs w:val="24"/>
        </w:rPr>
        <w:t>Cognitive Psychology</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3), 375–394. http://doi.org/10.1016/0010-0285(79)90017-3</w:t>
      </w:r>
    </w:p>
    <w:p w14:paraId="7D5C55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Insausti, R., Amaral, D. G., &amp; Cowan, W. M. (1987). The entorhinal cortex of the monkey: II. Cortical afferents. </w:t>
      </w:r>
      <w:r w:rsidRPr="008B5A19">
        <w:rPr>
          <w:rFonts w:ascii="Calibri" w:hAnsi="Calibri" w:cs="Calibri"/>
          <w:i/>
          <w:iCs/>
          <w:noProof/>
          <w:szCs w:val="24"/>
        </w:rPr>
        <w:t>The Journal of Comparative Neurology</w:t>
      </w:r>
      <w:r w:rsidRPr="008B5A19">
        <w:rPr>
          <w:rFonts w:ascii="Calibri" w:hAnsi="Calibri" w:cs="Calibri"/>
          <w:noProof/>
          <w:szCs w:val="24"/>
        </w:rPr>
        <w:t xml:space="preserve">, </w:t>
      </w:r>
      <w:r w:rsidRPr="008B5A19">
        <w:rPr>
          <w:rFonts w:ascii="Calibri" w:hAnsi="Calibri" w:cs="Calibri"/>
          <w:i/>
          <w:iCs/>
          <w:noProof/>
          <w:szCs w:val="24"/>
        </w:rPr>
        <w:t>264</w:t>
      </w:r>
      <w:r w:rsidRPr="008B5A19">
        <w:rPr>
          <w:rFonts w:ascii="Calibri" w:hAnsi="Calibri" w:cs="Calibri"/>
          <w:noProof/>
          <w:szCs w:val="24"/>
        </w:rPr>
        <w:t>(3), 356–395. http://doi.org/10.1002/cne.902640306</w:t>
      </w:r>
    </w:p>
    <w:p w14:paraId="5A3AD8B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elinek, A. K. H. F. (2011). Reviewing Lacunarity Analysis and Classification of Microglia in Neuroscience, (Takayasu 1990).</w:t>
      </w:r>
    </w:p>
    <w:p w14:paraId="1E9986F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Jeneson, A., Mauldin, K. N., &amp; Squire, L. R. (2010). Intact Working Memory for Relational Information after Medial Temporal Lobe Damage.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41), 13624–13629. http://doi.org/10.1523/JNEUROSCI.2895-10.2010</w:t>
      </w:r>
    </w:p>
    <w:p w14:paraId="02DC07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4E0A3C7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79BE023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esner, R. P., Gilbert, P. E., &amp; Barua, L. A. (2002). The role of the hippocampus in memory for the temporal order of a sequence of odors.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6</w:t>
      </w:r>
      <w:r w:rsidRPr="008B5A19">
        <w:rPr>
          <w:rFonts w:ascii="Calibri" w:hAnsi="Calibri" w:cs="Calibri"/>
          <w:noProof/>
          <w:szCs w:val="24"/>
        </w:rPr>
        <w:t>(2), 286–290. http://doi.org/10.1037/0735-7044.116.2.286</w:t>
      </w:r>
    </w:p>
    <w:p w14:paraId="0967BAD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essels, R. P. C., van Zandvoort, M. J. E., Postma, A., Kappelle, L. J., &amp; de Haan, E. H. F. (2000). The Corsi Block-Tapping Task: Standardization and Normative Data. </w:t>
      </w:r>
      <w:r w:rsidRPr="008B5A19">
        <w:rPr>
          <w:rFonts w:ascii="Calibri" w:hAnsi="Calibri" w:cs="Calibri"/>
          <w:i/>
          <w:iCs/>
          <w:noProof/>
          <w:szCs w:val="24"/>
        </w:rPr>
        <w:t>Applied Neuropsychology</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4), 252–258. http://doi.org/10.1207/S15324826AN0704_8</w:t>
      </w:r>
    </w:p>
    <w:p w14:paraId="6B76BEA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im, S., Sapiurka, M., Clark, R. E., &amp; Squire, L. R. (2013). Contrasting effects on path integration after hippocampal damage in humans and rat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0</w:t>
      </w:r>
      <w:r w:rsidRPr="008B5A19">
        <w:rPr>
          <w:rFonts w:ascii="Calibri" w:hAnsi="Calibri" w:cs="Calibri"/>
          <w:noProof/>
          <w:szCs w:val="24"/>
        </w:rPr>
        <w:t>(12), 4732–4737. http://doi.org/10.1073/pnas.1300869110</w:t>
      </w:r>
    </w:p>
    <w:p w14:paraId="457D585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nierim, J. J., &amp; Neunuebel, J. P. (2016). Tracking the flow of hippocampal computation: Pattern separation, pattern completion, and attractor dynamics. </w:t>
      </w:r>
      <w:r w:rsidRPr="008B5A19">
        <w:rPr>
          <w:rFonts w:ascii="Calibri" w:hAnsi="Calibri" w:cs="Calibri"/>
          <w:i/>
          <w:iCs/>
          <w:noProof/>
          <w:szCs w:val="24"/>
        </w:rPr>
        <w:t>Neurobiology of Learning and Memory</w:t>
      </w:r>
      <w:r w:rsidRPr="008B5A19">
        <w:rPr>
          <w:rFonts w:ascii="Calibri" w:hAnsi="Calibri" w:cs="Calibri"/>
          <w:noProof/>
          <w:szCs w:val="24"/>
        </w:rPr>
        <w:t xml:space="preserve">, </w:t>
      </w:r>
      <w:r w:rsidRPr="008B5A19">
        <w:rPr>
          <w:rFonts w:ascii="Calibri" w:hAnsi="Calibri" w:cs="Calibri"/>
          <w:i/>
          <w:iCs/>
          <w:noProof/>
          <w:szCs w:val="24"/>
        </w:rPr>
        <w:t>129</w:t>
      </w:r>
      <w:r w:rsidRPr="008B5A19">
        <w:rPr>
          <w:rFonts w:ascii="Calibri" w:hAnsi="Calibri" w:cs="Calibri"/>
          <w:noProof/>
          <w:szCs w:val="24"/>
        </w:rPr>
        <w:t>, 38–49. http://doi.org/10.1016/j.nlm.2015.10.008</w:t>
      </w:r>
    </w:p>
    <w:p w14:paraId="74B2369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8B5A19">
        <w:rPr>
          <w:rFonts w:ascii="Calibri" w:hAnsi="Calibri" w:cs="Calibri"/>
          <w:i/>
          <w:iCs/>
          <w:noProof/>
          <w:szCs w:val="24"/>
        </w:rPr>
        <w:t>Hippocampus</w:t>
      </w:r>
      <w:r w:rsidRPr="008B5A19">
        <w:rPr>
          <w:rFonts w:ascii="Calibri" w:hAnsi="Calibri" w:cs="Calibri"/>
          <w:noProof/>
          <w:szCs w:val="24"/>
        </w:rPr>
        <w:t>, (August), 1–11. http://doi.org/10.1002/hipo.22801</w:t>
      </w:r>
    </w:p>
    <w:p w14:paraId="73E5929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Kolarik, B. S., Shahlaie, K., Hassan, A., Borders, A. A., Kaufman, K. C., Gurkoff, G., … Ekstrom, A. D. (2016). Impairments in precision, rather than spatial strategy, characterize performance on the virtual Morris Water Maze: A case study.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80</w:t>
      </w:r>
      <w:r w:rsidRPr="008B5A19">
        <w:rPr>
          <w:rFonts w:ascii="Calibri" w:hAnsi="Calibri" w:cs="Calibri"/>
          <w:noProof/>
          <w:szCs w:val="24"/>
        </w:rPr>
        <w:t>, 90–101. http://doi.org/10.1016/j.neuropsychologia.2015.11.013</w:t>
      </w:r>
    </w:p>
    <w:p w14:paraId="4936041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nkel, A. (2009). Relational memory and the hippocampus: Representations and methods. </w:t>
      </w:r>
      <w:r w:rsidRPr="008B5A19">
        <w:rPr>
          <w:rFonts w:ascii="Calibri" w:hAnsi="Calibri" w:cs="Calibri"/>
          <w:i/>
          <w:iCs/>
          <w:noProof/>
          <w:szCs w:val="24"/>
        </w:rPr>
        <w:t>Frontiers in Neuroscience</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2), 166–174. http://doi.org/10.3389/neuro.01.023.2009</w:t>
      </w:r>
    </w:p>
    <w:p w14:paraId="3847168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nkel, A., Warren, D. E., Duff, M. C., Tranel, D. N., &amp; Cohen, N. J. (2008). Hippocampal amnesia impairs all manner of relational memory.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2</w:t>
      </w:r>
      <w:r w:rsidRPr="008B5A19">
        <w:rPr>
          <w:rFonts w:ascii="Calibri" w:hAnsi="Calibri" w:cs="Calibri"/>
          <w:noProof/>
          <w:szCs w:val="24"/>
        </w:rPr>
        <w:t>(October), 15. http://doi.org/10.3389/neuro.09.015.2008</w:t>
      </w:r>
    </w:p>
    <w:p w14:paraId="1A3934A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J., Brandon, M. P., Robinson, R. J., Connerney, M. A., Hasselmo, M. E., &amp; Eichenbaum, H. (2015a). During Running in Place, Grid Cells Integrate Elapsed Time and Distance Ru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8</w:t>
      </w:r>
      <w:r w:rsidRPr="008B5A19">
        <w:rPr>
          <w:rFonts w:ascii="Calibri" w:hAnsi="Calibri" w:cs="Calibri"/>
          <w:noProof/>
          <w:szCs w:val="24"/>
        </w:rPr>
        <w:t>(3), 578–589. http://doi.org/10.1016/j.neuron.2015.09.031</w:t>
      </w:r>
    </w:p>
    <w:p w14:paraId="1FA4E5A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J., Brandon, M. P., Robinson, R. J., Connerney, M. A., Hasselmo, M. E., &amp; Eichenbaum, H. (2015b). During Running in Place, Grid Cells Integrate Elapsed Time and Distance Ru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8</w:t>
      </w:r>
      <w:r w:rsidRPr="008B5A19">
        <w:rPr>
          <w:rFonts w:ascii="Calibri" w:hAnsi="Calibri" w:cs="Calibri"/>
          <w:noProof/>
          <w:szCs w:val="24"/>
        </w:rPr>
        <w:t>(3), 578–589. http://doi.org/10.1016/j.neuron.2015.09.031</w:t>
      </w:r>
    </w:p>
    <w:p w14:paraId="140BC1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Robinson, R., White, J., Eichenbaum, H., &amp; Hasselmo, M. (2013). Hippocampal “Time Cells”: Time versus Path Integr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78</w:t>
      </w:r>
      <w:r w:rsidRPr="008B5A19">
        <w:rPr>
          <w:rFonts w:ascii="Calibri" w:hAnsi="Calibri" w:cs="Calibri"/>
          <w:noProof/>
          <w:szCs w:val="24"/>
        </w:rPr>
        <w:t>(6), 1090–1101. http://doi.org/10.1016/j.neuron.2013.04.015</w:t>
      </w:r>
    </w:p>
    <w:p w14:paraId="220BAA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opff, E., Carmichael, J. E., Moser, M.-B., &amp; Moser, E. I. (2015). Speed cells in the medial entorhinal cortex.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523</w:t>
      </w:r>
      <w:r w:rsidRPr="008B5A19">
        <w:rPr>
          <w:rFonts w:ascii="Calibri" w:hAnsi="Calibri" w:cs="Calibri"/>
          <w:noProof/>
          <w:szCs w:val="24"/>
        </w:rPr>
        <w:t>(7561), 419–424. http://doi.org/10.1038/nature14622</w:t>
      </w:r>
    </w:p>
    <w:p w14:paraId="3489E7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hn, H. W. (1956). Variants of the hungarian method for assignment problems. </w:t>
      </w:r>
      <w:r w:rsidRPr="008B5A19">
        <w:rPr>
          <w:rFonts w:ascii="Calibri" w:hAnsi="Calibri" w:cs="Calibri"/>
          <w:i/>
          <w:iCs/>
          <w:noProof/>
          <w:szCs w:val="24"/>
        </w:rPr>
        <w:t>Naval Research Logistics Quarterly</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4), 253–258. http://doi.org/10.1002/nav.3800030404</w:t>
      </w:r>
    </w:p>
    <w:p w14:paraId="29740F7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hn, H. W. (2010). The Hungarian Method for the Assignment Problem. In </w:t>
      </w:r>
      <w:r w:rsidRPr="008B5A19">
        <w:rPr>
          <w:rFonts w:ascii="Calibri" w:hAnsi="Calibri" w:cs="Calibri"/>
          <w:i/>
          <w:iCs/>
          <w:noProof/>
          <w:szCs w:val="24"/>
        </w:rPr>
        <w:t>50 Years of Integer Programming 1958-2008</w:t>
      </w:r>
      <w:r w:rsidRPr="008B5A19">
        <w:rPr>
          <w:rFonts w:ascii="Calibri" w:hAnsi="Calibri" w:cs="Calibri"/>
          <w:noProof/>
          <w:szCs w:val="24"/>
        </w:rPr>
        <w:t xml:space="preserve"> (pp. 29–47). Berlin, Heidelberg, Heidelberg: Springer Berlin Heidelberg. http://doi.org/10.1007/978-3-540-68279-0_2</w:t>
      </w:r>
    </w:p>
    <w:p w14:paraId="6481159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8B5A19">
        <w:rPr>
          <w:rFonts w:ascii="Calibri" w:hAnsi="Calibri" w:cs="Calibri"/>
          <w:i/>
          <w:iCs/>
          <w:noProof/>
          <w:szCs w:val="24"/>
        </w:rPr>
        <w:t>Computers, Environment and Urban Systems</w:t>
      </w:r>
      <w:r w:rsidRPr="008B5A19">
        <w:rPr>
          <w:rFonts w:ascii="Calibri" w:hAnsi="Calibri" w:cs="Calibri"/>
          <w:noProof/>
          <w:szCs w:val="24"/>
        </w:rPr>
        <w:t xml:space="preserve">, </w:t>
      </w:r>
      <w:r w:rsidRPr="008B5A19">
        <w:rPr>
          <w:rFonts w:ascii="Calibri" w:hAnsi="Calibri" w:cs="Calibri"/>
          <w:i/>
          <w:iCs/>
          <w:noProof/>
          <w:szCs w:val="24"/>
        </w:rPr>
        <w:t>54</w:t>
      </w:r>
      <w:r w:rsidRPr="008B5A19">
        <w:rPr>
          <w:rFonts w:ascii="Calibri" w:hAnsi="Calibri" w:cs="Calibri"/>
          <w:noProof/>
          <w:szCs w:val="24"/>
        </w:rPr>
        <w:t>, 363–375. http://doi.org/10.1016/j.compenvurbsys.2015.09.006</w:t>
      </w:r>
    </w:p>
    <w:p w14:paraId="47268D9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maran, D., Hassabis, D., &amp; McClelland, J. L. (2016). What Learning Systems do Intelligent Agents Need? Complementary Learning Systems Theory Updated.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20</w:t>
      </w:r>
      <w:r w:rsidRPr="008B5A19">
        <w:rPr>
          <w:rFonts w:ascii="Calibri" w:hAnsi="Calibri" w:cs="Calibri"/>
          <w:noProof/>
          <w:szCs w:val="24"/>
        </w:rPr>
        <w:t>(7), 512–534. http://doi.org/10.1016/j.tics.2016.05.004</w:t>
      </w:r>
    </w:p>
    <w:p w14:paraId="2D1288C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veraga, K., &amp; Bar, M. (2015). </w:t>
      </w:r>
      <w:r w:rsidRPr="008B5A19">
        <w:rPr>
          <w:rFonts w:ascii="Calibri" w:hAnsi="Calibri" w:cs="Calibri"/>
          <w:i/>
          <w:iCs/>
          <w:noProof/>
          <w:szCs w:val="24"/>
        </w:rPr>
        <w:t>Scene Vision: Making Sense of What We See</w:t>
      </w:r>
      <w:r w:rsidRPr="008B5A19">
        <w:rPr>
          <w:rFonts w:ascii="Calibri" w:hAnsi="Calibri" w:cs="Calibri"/>
          <w:noProof/>
          <w:szCs w:val="24"/>
        </w:rPr>
        <w:t>. http://doi.org/10.1177/0301006615600645</w:t>
      </w:r>
    </w:p>
    <w:p w14:paraId="3B156F7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e, A. C. H., Buckley, M. J., Pegman, S. J., Spiers, H., Scahill, V. L., Gaffan, D., … Graham, K. S. (2005). Specialization in the medial temporal lobe for processing of objects and scene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6), 782–797. http://doi.org/10.1002/hipo.20101</w:t>
      </w:r>
    </w:p>
    <w:p w14:paraId="40610A4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nck-Santini, P.-P., Save, E., &amp; Poucet, B. (2001). Place-cell firing does not depend on the direction of turn in a Y-maze alternation task. </w:t>
      </w:r>
      <w:r w:rsidRPr="008B5A19">
        <w:rPr>
          <w:rFonts w:ascii="Calibri" w:hAnsi="Calibri" w:cs="Calibri"/>
          <w:i/>
          <w:iCs/>
          <w:noProof/>
          <w:szCs w:val="24"/>
        </w:rPr>
        <w:t>European Journal of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5), 1055–1058. http://doi.org/10.1046/j.0953-816x.2001.01481.x</w:t>
      </w:r>
    </w:p>
    <w:p w14:paraId="65D449E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Leutgeb, J. K., Leutgeb, S., Moser, M.-B., &amp; Moser, E. I. (2007). Pattern Separation in the Dentate Gyrus and CA3 of the Hippocampu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15</w:t>
      </w:r>
      <w:r w:rsidRPr="008B5A19">
        <w:rPr>
          <w:rFonts w:ascii="Calibri" w:hAnsi="Calibri" w:cs="Calibri"/>
          <w:noProof/>
          <w:szCs w:val="24"/>
        </w:rPr>
        <w:t>(5814), 961–966. http://doi.org/10.1126/science.1135801</w:t>
      </w:r>
    </w:p>
    <w:p w14:paraId="1C23929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vitt, T. S., &amp; Lawton, D. T. (1990). Qualitative navigation for mobile robots. </w:t>
      </w:r>
      <w:r w:rsidRPr="008B5A19">
        <w:rPr>
          <w:rFonts w:ascii="Calibri" w:hAnsi="Calibri" w:cs="Calibri"/>
          <w:i/>
          <w:iCs/>
          <w:noProof/>
          <w:szCs w:val="24"/>
        </w:rPr>
        <w:t>Artificial Intelligence</w:t>
      </w:r>
      <w:r w:rsidRPr="008B5A19">
        <w:rPr>
          <w:rFonts w:ascii="Calibri" w:hAnsi="Calibri" w:cs="Calibri"/>
          <w:noProof/>
          <w:szCs w:val="24"/>
        </w:rPr>
        <w:t xml:space="preserve">, </w:t>
      </w:r>
      <w:r w:rsidRPr="008B5A19">
        <w:rPr>
          <w:rFonts w:ascii="Calibri" w:hAnsi="Calibri" w:cs="Calibri"/>
          <w:i/>
          <w:iCs/>
          <w:noProof/>
          <w:szCs w:val="24"/>
        </w:rPr>
        <w:t>44</w:t>
      </w:r>
      <w:r w:rsidRPr="008B5A19">
        <w:rPr>
          <w:rFonts w:ascii="Calibri" w:hAnsi="Calibri" w:cs="Calibri"/>
          <w:noProof/>
          <w:szCs w:val="24"/>
        </w:rPr>
        <w:t>(3), 305–360. http://doi.org/10.1016/0004-3702(90)90027-W</w:t>
      </w:r>
    </w:p>
    <w:p w14:paraId="1BBB476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ibby, L. A., Hannula, D. E., &amp; Ranganath, C. (2014). Medial Temporal Lobe Coding of Item and Spatial Information during Relational Binding in Working Memory.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43), 14233–14242. http://doi.org/10.1523/JNEUROSCI.0655-14.2014</w:t>
      </w:r>
    </w:p>
    <w:p w14:paraId="7AAF1C1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ucas, H. D., Duff, M. C., &amp; Cohen, N. J. (2017). The hippocampus promotes effective saccadic information gathering in humans. In </w:t>
      </w:r>
      <w:r w:rsidRPr="008B5A19">
        <w:rPr>
          <w:rFonts w:ascii="Calibri" w:hAnsi="Calibri" w:cs="Calibri"/>
          <w:i/>
          <w:iCs/>
          <w:noProof/>
          <w:szCs w:val="24"/>
        </w:rPr>
        <w:t>Cognitive Neuroscience Society 24th Annual Meeting</w:t>
      </w:r>
      <w:r w:rsidRPr="008B5A19">
        <w:rPr>
          <w:rFonts w:ascii="Calibri" w:hAnsi="Calibri" w:cs="Calibri"/>
          <w:noProof/>
          <w:szCs w:val="24"/>
        </w:rPr>
        <w:t>. San Francisco.</w:t>
      </w:r>
    </w:p>
    <w:p w14:paraId="2AD6CC1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8B5A19">
        <w:rPr>
          <w:rFonts w:ascii="Calibri" w:hAnsi="Calibri" w:cs="Calibri"/>
          <w:i/>
          <w:iCs/>
          <w:noProof/>
          <w:szCs w:val="24"/>
        </w:rPr>
        <w:t xml:space="preserve">Neuropsychology </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5), 568–578. http://doi.org/10.1037/neu0000275</w:t>
      </w:r>
    </w:p>
    <w:p w14:paraId="0D5F9D4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over, T. (2006). </w:t>
      </w:r>
      <w:r w:rsidRPr="008B5A19">
        <w:rPr>
          <w:rFonts w:ascii="Calibri" w:hAnsi="Calibri" w:cs="Calibri"/>
          <w:i/>
          <w:iCs/>
          <w:noProof/>
          <w:szCs w:val="24"/>
        </w:rPr>
        <w:t>Elements Of Information Theory</w:t>
      </w:r>
      <w:r w:rsidRPr="008B5A19">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2821F60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guire, E. A., Burgess, N., O’Keefe, J., &amp; O’Keefe, J. (1999). Human spatial navigation: cognitive maps, sexual dimorphism, and neural substrates. </w:t>
      </w:r>
      <w:r w:rsidRPr="008B5A19">
        <w:rPr>
          <w:rFonts w:ascii="Calibri" w:hAnsi="Calibri" w:cs="Calibri"/>
          <w:i/>
          <w:iCs/>
          <w:noProof/>
          <w:szCs w:val="24"/>
        </w:rPr>
        <w:t>Current Opinion in Neurobiology</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2), 171–7. http://doi.org/10.1016/S1474-4422(08)70216-3</w:t>
      </w:r>
    </w:p>
    <w:p w14:paraId="39E926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ndelbrot, B. (1967). How Long Is the Coast of Britain? Statistical Self-Similarity and Fractional Dimension.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156</w:t>
      </w:r>
      <w:r w:rsidRPr="008B5A19">
        <w:rPr>
          <w:rFonts w:ascii="Calibri" w:hAnsi="Calibri" w:cs="Calibri"/>
          <w:noProof/>
          <w:szCs w:val="24"/>
        </w:rPr>
        <w:t>(3775), 636–638. http://doi.org/10.1126/science.156.3775.636</w:t>
      </w:r>
    </w:p>
    <w:p w14:paraId="406BEF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rr, D. (1971). </w:t>
      </w:r>
      <w:r w:rsidRPr="008B5A19">
        <w:rPr>
          <w:rFonts w:ascii="Calibri" w:hAnsi="Calibri" w:cs="Calibri"/>
          <w:i/>
          <w:iCs/>
          <w:noProof/>
          <w:szCs w:val="24"/>
        </w:rPr>
        <w:t>Simple Memory: A Theory for Archicortex</w:t>
      </w:r>
      <w:r w:rsidRPr="008B5A19">
        <w:rPr>
          <w:rFonts w:ascii="Calibri" w:hAnsi="Calibri" w:cs="Calibri"/>
          <w:noProof/>
          <w:szCs w:val="24"/>
        </w:rPr>
        <w:t>. Cambridge, MA: Royal Society Publishing. http://doi.org/10.1098/rspa.1983.0054</w:t>
      </w:r>
    </w:p>
    <w:p w14:paraId="07CF4A4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2</w:t>
      </w:r>
      <w:r w:rsidRPr="008B5A19">
        <w:rPr>
          <w:rFonts w:ascii="Calibri" w:hAnsi="Calibri" w:cs="Calibri"/>
          <w:noProof/>
          <w:szCs w:val="24"/>
        </w:rPr>
        <w:t>(3), 419–457. http://doi.org/10.1037/0033-295X.102.3.419</w:t>
      </w:r>
    </w:p>
    <w:p w14:paraId="366164A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17</w:t>
      </w:r>
      <w:r w:rsidRPr="008B5A19">
        <w:rPr>
          <w:rFonts w:ascii="Calibri" w:hAnsi="Calibri" w:cs="Calibri"/>
          <w:noProof/>
          <w:szCs w:val="24"/>
        </w:rPr>
        <w:t>(5834), 94–99. http://doi.org/10.1126/science.1140263</w:t>
      </w:r>
    </w:p>
    <w:p w14:paraId="515F32D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3</w:t>
      </w:r>
      <w:r w:rsidRPr="008B5A19">
        <w:rPr>
          <w:rFonts w:ascii="Calibri" w:hAnsi="Calibri" w:cs="Calibri"/>
          <w:noProof/>
          <w:szCs w:val="24"/>
        </w:rPr>
        <w:t>(1), 202–215. http://doi.org/10.1016/j.neuron.2014.05.019</w:t>
      </w:r>
    </w:p>
    <w:p w14:paraId="4C2EF3B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Mirowski, P., Pascanu, R., Viola, F., Soyer, H., Ballard, A. J., Banino, A., … London, D. (2017). Learning To Navigate in Complex Environments.</w:t>
      </w:r>
    </w:p>
    <w:p w14:paraId="4049A75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ffat, S. D. (2009). Aging and spatial navigation: What do we know and where do we go? </w:t>
      </w:r>
      <w:r w:rsidRPr="008B5A19">
        <w:rPr>
          <w:rFonts w:ascii="Calibri" w:hAnsi="Calibri" w:cs="Calibri"/>
          <w:i/>
          <w:iCs/>
          <w:noProof/>
          <w:szCs w:val="24"/>
        </w:rPr>
        <w:t>Neuropsychology Review</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4), 478–489. http://doi.org/10.1007/s11065-009-9120-3</w:t>
      </w:r>
    </w:p>
    <w:p w14:paraId="64A5EDA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Moffat, S. D., &amp; Resnick, S. M. (2002). Effects of age on virtual environment place navigation and allocentric cognitive mapping.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6</w:t>
      </w:r>
      <w:r w:rsidRPr="008B5A19">
        <w:rPr>
          <w:rFonts w:ascii="Calibri" w:hAnsi="Calibri" w:cs="Calibri"/>
          <w:noProof/>
          <w:szCs w:val="24"/>
        </w:rPr>
        <w:t>(5), 851–9. Retrieved from http://www.ncbi.nlm.nih.gov/pubmed/12369805</w:t>
      </w:r>
    </w:p>
    <w:p w14:paraId="4C9BF8B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nti, J. M., Cooke, G. E., Watson, P. D., Voss, M. W., Kramer, A. F., &amp; Cohen, N. J. (2015). Relating Hippocampus to Relational Memory Processing across Domains and Delays. </w:t>
      </w:r>
      <w:r w:rsidRPr="008B5A19">
        <w:rPr>
          <w:rFonts w:ascii="Calibri" w:hAnsi="Calibri" w:cs="Calibri"/>
          <w:i/>
          <w:iCs/>
          <w:noProof/>
          <w:szCs w:val="24"/>
        </w:rPr>
        <w:t>Journal of Cognitive Neuroscience</w:t>
      </w:r>
      <w:r w:rsidRPr="008B5A19">
        <w:rPr>
          <w:rFonts w:ascii="Calibri" w:hAnsi="Calibri" w:cs="Calibri"/>
          <w:noProof/>
          <w:szCs w:val="24"/>
        </w:rPr>
        <w:t xml:space="preserve">, </w:t>
      </w:r>
      <w:r w:rsidRPr="008B5A19">
        <w:rPr>
          <w:rFonts w:ascii="Calibri" w:hAnsi="Calibri" w:cs="Calibri"/>
          <w:i/>
          <w:iCs/>
          <w:noProof/>
          <w:szCs w:val="24"/>
        </w:rPr>
        <w:t>27</w:t>
      </w:r>
      <w:r w:rsidRPr="008B5A19">
        <w:rPr>
          <w:rFonts w:ascii="Calibri" w:hAnsi="Calibri" w:cs="Calibri"/>
          <w:noProof/>
          <w:szCs w:val="24"/>
        </w:rPr>
        <w:t>(2), 234–245. http://doi.org/10.1162/jocn_a_00717</w:t>
      </w:r>
    </w:p>
    <w:p w14:paraId="16A1496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rris, R. G. M. (1981). Spatial localization does not require the presence of local cues. </w:t>
      </w:r>
      <w:r w:rsidRPr="008B5A19">
        <w:rPr>
          <w:rFonts w:ascii="Calibri" w:hAnsi="Calibri" w:cs="Calibri"/>
          <w:i/>
          <w:iCs/>
          <w:noProof/>
          <w:szCs w:val="24"/>
        </w:rPr>
        <w:t>Learning and Motivation</w:t>
      </w:r>
      <w:r w:rsidRPr="008B5A19">
        <w:rPr>
          <w:rFonts w:ascii="Calibri" w:hAnsi="Calibri" w:cs="Calibri"/>
          <w:noProof/>
          <w:szCs w:val="24"/>
        </w:rPr>
        <w:t xml:space="preserve">, </w:t>
      </w:r>
      <w:r w:rsidRPr="008B5A19">
        <w:rPr>
          <w:rFonts w:ascii="Calibri" w:hAnsi="Calibri" w:cs="Calibri"/>
          <w:i/>
          <w:iCs/>
          <w:noProof/>
          <w:szCs w:val="24"/>
        </w:rPr>
        <w:t>12</w:t>
      </w:r>
      <w:r w:rsidRPr="008B5A19">
        <w:rPr>
          <w:rFonts w:ascii="Calibri" w:hAnsi="Calibri" w:cs="Calibri"/>
          <w:noProof/>
          <w:szCs w:val="24"/>
        </w:rPr>
        <w:t>(2), 239–260. http://doi.org/10.1016/0023-9690(81)90020-5</w:t>
      </w:r>
    </w:p>
    <w:p w14:paraId="448A458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rris, R. G. M., Garrud, P., Rawlins, J. N. P., &amp; O’Keefe, J. (1982). Place navigation impaired in rats with hippocampal lesions.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297</w:t>
      </w:r>
      <w:r w:rsidRPr="008B5A19">
        <w:rPr>
          <w:rFonts w:ascii="Calibri" w:hAnsi="Calibri" w:cs="Calibri"/>
          <w:noProof/>
          <w:szCs w:val="24"/>
        </w:rPr>
        <w:t>(5868), 681–683. http://doi.org/10.1038/297681a0</w:t>
      </w:r>
    </w:p>
    <w:p w14:paraId="079ABD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ller, R. U., &amp; Kubie, J. L. (1987). The effects of changes in the environment on the spatial firing of hippocampal complex-spike cell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7), 1951–68. Retrieved from http://www.ncbi.nlm.nih.gov/pubmed/3612226</w:t>
      </w:r>
    </w:p>
    <w:p w14:paraId="566EBA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nkres, J. (1957). Algorithms for the Assignment and Transportation Problems. </w:t>
      </w:r>
      <w:r w:rsidRPr="008B5A19">
        <w:rPr>
          <w:rFonts w:ascii="Calibri" w:hAnsi="Calibri" w:cs="Calibri"/>
          <w:i/>
          <w:iCs/>
          <w:noProof/>
          <w:szCs w:val="24"/>
        </w:rPr>
        <w:t>Journal of the Society for Industrial and Applied Mathematics</w:t>
      </w:r>
      <w:r w:rsidRPr="008B5A19">
        <w:rPr>
          <w:rFonts w:ascii="Calibri" w:hAnsi="Calibri" w:cs="Calibri"/>
          <w:noProof/>
          <w:szCs w:val="24"/>
        </w:rPr>
        <w:t xml:space="preserve">, </w:t>
      </w:r>
      <w:r w:rsidRPr="008B5A19">
        <w:rPr>
          <w:rFonts w:ascii="Calibri" w:hAnsi="Calibri" w:cs="Calibri"/>
          <w:i/>
          <w:iCs/>
          <w:noProof/>
          <w:szCs w:val="24"/>
        </w:rPr>
        <w:t>5</w:t>
      </w:r>
      <w:r w:rsidRPr="008B5A19">
        <w:rPr>
          <w:rFonts w:ascii="Calibri" w:hAnsi="Calibri" w:cs="Calibri"/>
          <w:noProof/>
          <w:szCs w:val="24"/>
        </w:rPr>
        <w:t>(1), 32–38. http://doi.org/10.1137/0105003</w:t>
      </w:r>
    </w:p>
    <w:p w14:paraId="70FA95B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rray, E. A., Gaffan, D., &amp; Mishkin, M. (1993). Neural substrates of visual stimulus-stimulus association in rhesus monkey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10), 4549–61. Retrieved from http://www.ncbi.nlm.nih.gov/pubmed/8410203</w:t>
      </w:r>
    </w:p>
    <w:p w14:paraId="584D940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297</w:t>
      </w:r>
      <w:r w:rsidRPr="008B5A19">
        <w:rPr>
          <w:rFonts w:ascii="Calibri" w:hAnsi="Calibri" w:cs="Calibri"/>
          <w:noProof/>
          <w:szCs w:val="24"/>
        </w:rPr>
        <w:t>(5579), 211–218. http://doi.org/10.1126/science.1071795.Requirement</w:t>
      </w:r>
    </w:p>
    <w:p w14:paraId="3334733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aya, Y., &amp; Suzuki, W. A. (2011). Integrating What and When Across the Primate Medial Temporal Lobe.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33</w:t>
      </w:r>
      <w:r w:rsidRPr="008B5A19">
        <w:rPr>
          <w:rFonts w:ascii="Calibri" w:hAnsi="Calibri" w:cs="Calibri"/>
          <w:noProof/>
          <w:szCs w:val="24"/>
        </w:rPr>
        <w:t>(6043), 773–776. http://doi.org/10.1126/science.1206773</w:t>
      </w:r>
    </w:p>
    <w:p w14:paraId="7E35A27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1</w:t>
      </w:r>
      <w:r w:rsidRPr="008B5A19">
        <w:rPr>
          <w:rFonts w:ascii="Calibri" w:hAnsi="Calibri" w:cs="Calibri"/>
          <w:noProof/>
          <w:szCs w:val="24"/>
        </w:rPr>
        <w:t>(2), 416–427. http://doi.org/10.1016/j.neuron.2013.11.017</w:t>
      </w:r>
    </w:p>
    <w:p w14:paraId="6AA63E4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ielson, D. M., Smith, T. A., Sreekumar, V., Dennis, S., &amp; Sederberg, P. B. (2015). Human hippocampus represents space and time during retrieval of real-world memorie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2</w:t>
      </w:r>
      <w:r w:rsidRPr="008B5A19">
        <w:rPr>
          <w:rFonts w:ascii="Calibri" w:hAnsi="Calibri" w:cs="Calibri"/>
          <w:noProof/>
          <w:szCs w:val="24"/>
        </w:rPr>
        <w:t>(35), 11078–11083. http://doi.org/10.1073/pnas.1507104112</w:t>
      </w:r>
    </w:p>
    <w:p w14:paraId="06B08A5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oether, E. (1971). Invariant variation problems. </w:t>
      </w:r>
      <w:r w:rsidRPr="008B5A19">
        <w:rPr>
          <w:rFonts w:ascii="Calibri" w:hAnsi="Calibri" w:cs="Calibri"/>
          <w:i/>
          <w:iCs/>
          <w:noProof/>
          <w:szCs w:val="24"/>
        </w:rPr>
        <w:t>Transport Theory and Statistical Physic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186–207. http://doi.org/10.1080/00411457108231446</w:t>
      </w:r>
    </w:p>
    <w:p w14:paraId="3DB886F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1991). An allocentric spatial model for the hippocampal cognitive map.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230–235. http://doi.org/10.1002/hipo.450010303</w:t>
      </w:r>
    </w:p>
    <w:p w14:paraId="6B1FB8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Burgess, N. (1996). Geometric determinants of the place fields of hippocampal neurons.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381</w:t>
      </w:r>
      <w:r w:rsidRPr="008B5A19">
        <w:rPr>
          <w:rFonts w:ascii="Calibri" w:hAnsi="Calibri" w:cs="Calibri"/>
          <w:noProof/>
          <w:szCs w:val="24"/>
        </w:rPr>
        <w:t>(6581), 425–428. http://doi.org/10.1038/381425a0</w:t>
      </w:r>
    </w:p>
    <w:p w14:paraId="3AF52A5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Dostrovsky, J. (1971). The hippocampus as a spatial map. Preliminary evidence from unit activity in the freely-moving rat. </w:t>
      </w:r>
      <w:r w:rsidRPr="008B5A19">
        <w:rPr>
          <w:rFonts w:ascii="Calibri" w:hAnsi="Calibri" w:cs="Calibri"/>
          <w:i/>
          <w:iCs/>
          <w:noProof/>
          <w:szCs w:val="24"/>
        </w:rPr>
        <w:t>Brain Research</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1), 171–175. http://doi.org/10.1016/0006-8993(71)90358-1</w:t>
      </w:r>
    </w:p>
    <w:p w14:paraId="6A66158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O’Keefe, J., &amp; Nadel, L. (1978). </w:t>
      </w:r>
      <w:r w:rsidRPr="008B5A19">
        <w:rPr>
          <w:rFonts w:ascii="Calibri" w:hAnsi="Calibri" w:cs="Calibri"/>
          <w:i/>
          <w:iCs/>
          <w:noProof/>
          <w:szCs w:val="24"/>
        </w:rPr>
        <w:t>The Hippocampus as a Cognitive Map</w:t>
      </w:r>
      <w:r w:rsidRPr="008B5A19">
        <w:rPr>
          <w:rFonts w:ascii="Calibri" w:hAnsi="Calibri" w:cs="Calibri"/>
          <w:noProof/>
          <w:szCs w:val="24"/>
        </w:rPr>
        <w:t>. Oxford: Oxford University Press.</w:t>
      </w:r>
    </w:p>
    <w:p w14:paraId="6955F38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Reilly, R. C., &amp; Rudy, J. W. (2001). Conjunctive Representations in Learning and Memory: Principles of Cortical and Hippocampal Function.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8</w:t>
      </w:r>
      <w:r w:rsidRPr="008B5A19">
        <w:rPr>
          <w:rFonts w:ascii="Calibri" w:hAnsi="Calibri" w:cs="Calibri"/>
          <w:noProof/>
          <w:szCs w:val="24"/>
        </w:rPr>
        <w:t>(1), 83–95. http://doi.org/10.1037//0033-295X.</w:t>
      </w:r>
    </w:p>
    <w:p w14:paraId="216B6C9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astalkova, E., Itskov, V., Amarasingham, A., &amp; Buzsaki, G. (2008). Internally Generated Cell Assembly Sequences in the Rat Hippocampu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21</w:t>
      </w:r>
      <w:r w:rsidRPr="008B5A19">
        <w:rPr>
          <w:rFonts w:ascii="Calibri" w:hAnsi="Calibri" w:cs="Calibri"/>
          <w:noProof/>
          <w:szCs w:val="24"/>
        </w:rPr>
        <w:t>(5894), 1322–1327. http://doi.org/10.1126/science.1159775</w:t>
      </w:r>
    </w:p>
    <w:p w14:paraId="31309BD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az, R., Gelbard-Sagiv, H., Mukamel, R., Harel, M., Malach, R., &amp; Fried, I. (2010). A neural substrate in the human hippocampus for linking successive event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07</w:t>
      </w:r>
      <w:r w:rsidRPr="008B5A19">
        <w:rPr>
          <w:rFonts w:ascii="Calibri" w:hAnsi="Calibri" w:cs="Calibri"/>
          <w:noProof/>
          <w:szCs w:val="24"/>
        </w:rPr>
        <w:t>(13), 6046–6051. http://doi.org/10.1073/pnas.0910834107</w:t>
      </w:r>
    </w:p>
    <w:p w14:paraId="30D7648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ecchia, T., &amp; Vallortigara, G. (2010). View-based strategy for reorientation by geometry. </w:t>
      </w:r>
      <w:r w:rsidRPr="008B5A19">
        <w:rPr>
          <w:rFonts w:ascii="Calibri" w:hAnsi="Calibri" w:cs="Calibri"/>
          <w:i/>
          <w:iCs/>
          <w:noProof/>
          <w:szCs w:val="24"/>
        </w:rPr>
        <w:t>Journal of Experimental Biology</w:t>
      </w:r>
      <w:r w:rsidRPr="008B5A19">
        <w:rPr>
          <w:rFonts w:ascii="Calibri" w:hAnsi="Calibri" w:cs="Calibri"/>
          <w:noProof/>
          <w:szCs w:val="24"/>
        </w:rPr>
        <w:t xml:space="preserve">, </w:t>
      </w:r>
      <w:r w:rsidRPr="008B5A19">
        <w:rPr>
          <w:rFonts w:ascii="Calibri" w:hAnsi="Calibri" w:cs="Calibri"/>
          <w:i/>
          <w:iCs/>
          <w:noProof/>
          <w:szCs w:val="24"/>
        </w:rPr>
        <w:t>213</w:t>
      </w:r>
      <w:r w:rsidRPr="008B5A19">
        <w:rPr>
          <w:rFonts w:ascii="Calibri" w:hAnsi="Calibri" w:cs="Calibri"/>
          <w:noProof/>
          <w:szCs w:val="24"/>
        </w:rPr>
        <w:t>(17), 2987–2996. http://doi.org/10.1242/jeb.043315</w:t>
      </w:r>
    </w:p>
    <w:p w14:paraId="5238EF6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errett, D. I., &amp; Oram, M. W. (1993). Neurophysiology of shape processing. </w:t>
      </w:r>
      <w:r w:rsidRPr="008B5A19">
        <w:rPr>
          <w:rFonts w:ascii="Calibri" w:hAnsi="Calibri" w:cs="Calibri"/>
          <w:i/>
          <w:iCs/>
          <w:noProof/>
          <w:szCs w:val="24"/>
        </w:rPr>
        <w:t>Image and Vision Computing</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6), 317–333. http://doi.org/10.1016/0262-8856(93)90011-5</w:t>
      </w:r>
    </w:p>
    <w:p w14:paraId="6D442FA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lotnick, R. E., Gardner, R. H., Hargrove, W. W., Prestegaard, K., &amp; Perlmutter, M. (1996). Lacunarity analysis : A general technique for the analysis of spatial patterns, </w:t>
      </w:r>
      <w:r w:rsidRPr="008B5A19">
        <w:rPr>
          <w:rFonts w:ascii="Calibri" w:hAnsi="Calibri" w:cs="Calibri"/>
          <w:i/>
          <w:iCs/>
          <w:noProof/>
          <w:szCs w:val="24"/>
        </w:rPr>
        <w:t>53</w:t>
      </w:r>
      <w:r w:rsidRPr="008B5A19">
        <w:rPr>
          <w:rFonts w:ascii="Calibri" w:hAnsi="Calibri" w:cs="Calibri"/>
          <w:noProof/>
          <w:szCs w:val="24"/>
        </w:rPr>
        <w:t>(5), 5461–5468. http://doi.org/10.1103/PhysRevE.53.5461</w:t>
      </w:r>
    </w:p>
    <w:p w14:paraId="6BE43A0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oucet, B. (1993). Spatial cognitive maps in animals: New hypotheses on their structure and neural mechanisms.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0</w:t>
      </w:r>
      <w:r w:rsidRPr="008B5A19">
        <w:rPr>
          <w:rFonts w:ascii="Calibri" w:hAnsi="Calibri" w:cs="Calibri"/>
          <w:noProof/>
          <w:szCs w:val="24"/>
        </w:rPr>
        <w:t>(2), 163–182. http://doi.org/10.1037/0033-295X.100.2.163</w:t>
      </w:r>
    </w:p>
    <w:p w14:paraId="2D9433F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ck Jr, J. B. (1984). Head direction cells in the deep cell layer of dorsal presubiculum in freely moving rats. </w:t>
      </w:r>
      <w:r w:rsidRPr="008B5A19">
        <w:rPr>
          <w:rFonts w:ascii="Calibri" w:hAnsi="Calibri" w:cs="Calibri"/>
          <w:i/>
          <w:iCs/>
          <w:noProof/>
          <w:szCs w:val="24"/>
        </w:rPr>
        <w:t>Soc Neurosci Abstr.</w:t>
      </w:r>
      <w:r w:rsidRPr="008B5A19">
        <w:rPr>
          <w:rFonts w:ascii="Calibri" w:hAnsi="Calibri" w:cs="Calibri"/>
          <w:noProof/>
          <w:szCs w:val="24"/>
        </w:rPr>
        <w:t xml:space="preserve">, </w:t>
      </w:r>
      <w:r w:rsidRPr="008B5A19">
        <w:rPr>
          <w:rFonts w:ascii="Calibri" w:hAnsi="Calibri" w:cs="Calibri"/>
          <w:i/>
          <w:iCs/>
          <w:noProof/>
          <w:szCs w:val="24"/>
        </w:rPr>
        <w:t>10</w:t>
      </w:r>
      <w:r w:rsidRPr="008B5A19">
        <w:rPr>
          <w:rFonts w:ascii="Calibri" w:hAnsi="Calibri" w:cs="Calibri"/>
          <w:noProof/>
          <w:szCs w:val="24"/>
        </w:rPr>
        <w:t>(176), 12.</w:t>
      </w:r>
    </w:p>
    <w:p w14:paraId="299AF8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Blumenfeld, R. S. (2005). Doubts about double dissociations between short- and long-term memory.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8), 374–380. http://doi.org/10.1016/j.tics.2005.06.009</w:t>
      </w:r>
    </w:p>
    <w:p w14:paraId="3941072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D’Esposito, M. (2001). Medial Temporal Lobe Activity Associated with Active Maintenance of Novel Inform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31</w:t>
      </w:r>
      <w:r w:rsidRPr="008B5A19">
        <w:rPr>
          <w:rFonts w:ascii="Calibri" w:hAnsi="Calibri" w:cs="Calibri"/>
          <w:noProof/>
          <w:szCs w:val="24"/>
        </w:rPr>
        <w:t>(5), 865–873. http://doi.org/10.1016/S0896-6273(01)00411-1</w:t>
      </w:r>
    </w:p>
    <w:p w14:paraId="0EBCA57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Hsieh, L. T. (2016). The hippocampus: A special place for time. </w:t>
      </w:r>
      <w:r w:rsidRPr="008B5A19">
        <w:rPr>
          <w:rFonts w:ascii="Calibri" w:hAnsi="Calibri" w:cs="Calibri"/>
          <w:i/>
          <w:iCs/>
          <w:noProof/>
          <w:szCs w:val="24"/>
        </w:rPr>
        <w:t>Annals of the New York Academy of Sciences</w:t>
      </w:r>
      <w:r w:rsidRPr="008B5A19">
        <w:rPr>
          <w:rFonts w:ascii="Calibri" w:hAnsi="Calibri" w:cs="Calibri"/>
          <w:noProof/>
          <w:szCs w:val="24"/>
        </w:rPr>
        <w:t xml:space="preserve">, </w:t>
      </w:r>
      <w:r w:rsidRPr="008B5A19">
        <w:rPr>
          <w:rFonts w:ascii="Calibri" w:hAnsi="Calibri" w:cs="Calibri"/>
          <w:i/>
          <w:iCs/>
          <w:noProof/>
          <w:szCs w:val="24"/>
        </w:rPr>
        <w:t>1369</w:t>
      </w:r>
      <w:r w:rsidRPr="008B5A19">
        <w:rPr>
          <w:rFonts w:ascii="Calibri" w:hAnsi="Calibri" w:cs="Calibri"/>
          <w:noProof/>
          <w:szCs w:val="24"/>
        </w:rPr>
        <w:t>(1), 93–110. http://doi.org/10.1111/nyas.13043</w:t>
      </w:r>
    </w:p>
    <w:p w14:paraId="762453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Ritchey, M. (2012). Two cortical systems for memory-guided behaviour.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10), 713–726. http://doi.org/10.1038/nrn3338</w:t>
      </w:r>
    </w:p>
    <w:p w14:paraId="6A95890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olls, E. T., &amp; Kesner, R. P. (2006). A computational theory of hippocampal function, and empirical tests of the theory. </w:t>
      </w:r>
      <w:r w:rsidRPr="008B5A19">
        <w:rPr>
          <w:rFonts w:ascii="Calibri" w:hAnsi="Calibri" w:cs="Calibri"/>
          <w:i/>
          <w:iCs/>
          <w:noProof/>
          <w:szCs w:val="24"/>
        </w:rPr>
        <w:t>Progress in Neurobiology</w:t>
      </w:r>
      <w:r w:rsidRPr="008B5A19">
        <w:rPr>
          <w:rFonts w:ascii="Calibri" w:hAnsi="Calibri" w:cs="Calibri"/>
          <w:noProof/>
          <w:szCs w:val="24"/>
        </w:rPr>
        <w:t xml:space="preserve">, </w:t>
      </w:r>
      <w:r w:rsidRPr="008B5A19">
        <w:rPr>
          <w:rFonts w:ascii="Calibri" w:hAnsi="Calibri" w:cs="Calibri"/>
          <w:i/>
          <w:iCs/>
          <w:noProof/>
          <w:szCs w:val="24"/>
        </w:rPr>
        <w:t>79</w:t>
      </w:r>
      <w:r w:rsidRPr="008B5A19">
        <w:rPr>
          <w:rFonts w:ascii="Calibri" w:hAnsi="Calibri" w:cs="Calibri"/>
          <w:noProof/>
          <w:szCs w:val="24"/>
        </w:rPr>
        <w:t>(1), 1–48. http://doi.org/10.1016/j.pneurobio.2006.04.005</w:t>
      </w:r>
    </w:p>
    <w:p w14:paraId="05B6B76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yan, J. D., &amp; Cohen, N. J. (2004). Processing and short-term retention of relational information in amnesia.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42</w:t>
      </w:r>
      <w:r w:rsidRPr="008B5A19">
        <w:rPr>
          <w:rFonts w:ascii="Calibri" w:hAnsi="Calibri" w:cs="Calibri"/>
          <w:noProof/>
          <w:szCs w:val="24"/>
        </w:rPr>
        <w:t>(4), 497–511. Retrieved from http://www.ncbi.nlm.nih.gov/pubmed/14728922</w:t>
      </w:r>
    </w:p>
    <w:p w14:paraId="4DA58B9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yan, L., Lin, C.-Y., Ketcham, K., &amp; Nadel, L. (2009). The role of medial temporal lobe in retrieving spatial and nonspatial relations from episodic and semantic memory. </w:t>
      </w:r>
      <w:r w:rsidRPr="008B5A19">
        <w:rPr>
          <w:rFonts w:ascii="Calibri" w:hAnsi="Calibri" w:cs="Calibri"/>
          <w:i/>
          <w:iCs/>
          <w:noProof/>
          <w:szCs w:val="24"/>
        </w:rPr>
        <w:t>Hippocampus</w:t>
      </w:r>
      <w:r w:rsidRPr="008B5A19">
        <w:rPr>
          <w:rFonts w:ascii="Calibri" w:hAnsi="Calibri" w:cs="Calibri"/>
          <w:noProof/>
          <w:szCs w:val="24"/>
        </w:rPr>
        <w:t xml:space="preserve">, NA-NA. </w:t>
      </w:r>
      <w:r w:rsidRPr="008B5A19">
        <w:rPr>
          <w:rFonts w:ascii="Calibri" w:hAnsi="Calibri" w:cs="Calibri"/>
          <w:noProof/>
          <w:szCs w:val="24"/>
        </w:rPr>
        <w:lastRenderedPageBreak/>
        <w:t>http://doi.org/10.1002/hipo.20607</w:t>
      </w:r>
    </w:p>
    <w:p w14:paraId="62E8A55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121B44F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arel, A., Finkelstein, A., Las, L., &amp; Ulanovsky, N. (2017). Vectorial representation of spatial goals in the hippocampus of bat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55</w:t>
      </w:r>
      <w:r w:rsidRPr="008B5A19">
        <w:rPr>
          <w:rFonts w:ascii="Calibri" w:hAnsi="Calibri" w:cs="Calibri"/>
          <w:noProof/>
          <w:szCs w:val="24"/>
        </w:rPr>
        <w:t>(6321), 176–180. http://doi.org/10.1126/science.aak9589</w:t>
      </w:r>
    </w:p>
    <w:p w14:paraId="3B3142B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8B5A19">
        <w:rPr>
          <w:rFonts w:ascii="Calibri" w:hAnsi="Calibri" w:cs="Calibri"/>
          <w:i/>
          <w:iCs/>
          <w:noProof/>
          <w:szCs w:val="24"/>
        </w:rPr>
        <w:t>Philosophical Transactions of the Royal Society B: Biological Sciences</w:t>
      </w:r>
      <w:r w:rsidRPr="008B5A19">
        <w:rPr>
          <w:rFonts w:ascii="Calibri" w:hAnsi="Calibri" w:cs="Calibri"/>
          <w:noProof/>
          <w:szCs w:val="24"/>
        </w:rPr>
        <w:t xml:space="preserve">, </w:t>
      </w:r>
      <w:r w:rsidRPr="008B5A19">
        <w:rPr>
          <w:rFonts w:ascii="Calibri" w:hAnsi="Calibri" w:cs="Calibri"/>
          <w:i/>
          <w:iCs/>
          <w:noProof/>
          <w:szCs w:val="24"/>
        </w:rPr>
        <w:t>372</w:t>
      </w:r>
      <w:r w:rsidRPr="008B5A19">
        <w:rPr>
          <w:rFonts w:ascii="Calibri" w:hAnsi="Calibri" w:cs="Calibri"/>
          <w:noProof/>
          <w:szCs w:val="24"/>
        </w:rPr>
        <w:t>(1711), 20160049. http://doi.org/10.1098/rstb.2016.0049</w:t>
      </w:r>
    </w:p>
    <w:p w14:paraId="6BDA67C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iller, D., Eichenbaum, H., Buffalo, E. A., Davachi, L., Foster, D. J., Leutgeb, S., &amp; Ranganath, C. (2015). Memory and Space: Towards an Understanding of the Cognitive Map.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5</w:t>
      </w:r>
      <w:r w:rsidRPr="008B5A19">
        <w:rPr>
          <w:rFonts w:ascii="Calibri" w:hAnsi="Calibri" w:cs="Calibri"/>
          <w:noProof/>
          <w:szCs w:val="24"/>
        </w:rPr>
        <w:t>(41), 13904–13911. http://doi.org/10.1523/JNEUROSCI.2618-15.2015</w:t>
      </w:r>
    </w:p>
    <w:p w14:paraId="34CB7D8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ultheis, M. T., Himelstein, J., &amp; Rizzo, A. a. (2002). Virtual reality and neuropsychology: upgrading the current tools. </w:t>
      </w:r>
      <w:r w:rsidRPr="008B5A19">
        <w:rPr>
          <w:rFonts w:ascii="Calibri" w:hAnsi="Calibri" w:cs="Calibri"/>
          <w:i/>
          <w:iCs/>
          <w:noProof/>
          <w:szCs w:val="24"/>
        </w:rPr>
        <w:t>The Journal of Head Trauma Rehabilitation</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5), 378–394. http://doi.org/10.1097/00001199-200210000-00002</w:t>
      </w:r>
    </w:p>
    <w:p w14:paraId="7D9B8E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53</w:t>
      </w:r>
      <w:r w:rsidRPr="008B5A19">
        <w:rPr>
          <w:rFonts w:ascii="Calibri" w:hAnsi="Calibri" w:cs="Calibri"/>
          <w:noProof/>
          <w:szCs w:val="24"/>
        </w:rPr>
        <w:t>(March), 179–188. http://doi.org/10.1016/j.neuroimage.2017.03.061</w:t>
      </w:r>
    </w:p>
    <w:p w14:paraId="53ABBC9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53</w:t>
      </w:r>
      <w:r w:rsidRPr="008B5A19">
        <w:rPr>
          <w:rFonts w:ascii="Calibri" w:hAnsi="Calibri" w:cs="Calibri"/>
          <w:noProof/>
          <w:szCs w:val="24"/>
        </w:rPr>
        <w:t>(March), 179–188. http://doi.org/10.1016/j.neuroimage.2017.03.061</w:t>
      </w:r>
    </w:p>
    <w:p w14:paraId="7E6E69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McGarry, M. D. J., &amp; Cohen, N. J. (2016). Medial temporal lobe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32</w:t>
      </w:r>
      <w:r w:rsidRPr="008B5A19">
        <w:rPr>
          <w:rFonts w:ascii="Calibri" w:hAnsi="Calibri" w:cs="Calibri"/>
          <w:noProof/>
          <w:szCs w:val="24"/>
        </w:rPr>
        <w:t>, 534–541. http://doi.org/10.1016/j.neuroimage.2016.02.059</w:t>
      </w:r>
    </w:p>
    <w:p w14:paraId="6CD18D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ederberg, P. B., Howard, M. W., &amp; Kahana, M. J. (2008). A context-based theory of recency and contiguity in free recall.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15</w:t>
      </w:r>
      <w:r w:rsidRPr="008B5A19">
        <w:rPr>
          <w:rFonts w:ascii="Calibri" w:hAnsi="Calibri" w:cs="Calibri"/>
          <w:noProof/>
          <w:szCs w:val="24"/>
        </w:rPr>
        <w:t>(4), 893–912. http://doi.org/10.1037/a0013396</w:t>
      </w:r>
    </w:p>
    <w:p w14:paraId="3E2368C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ei, Y., Arora, P. K., Skolnick, P., &amp; Paul, I. A. (1992). Spatial learning impairment in a murine model of AIDS. </w:t>
      </w:r>
      <w:r w:rsidRPr="008B5A19">
        <w:rPr>
          <w:rFonts w:ascii="Calibri" w:hAnsi="Calibri" w:cs="Calibri"/>
          <w:i/>
          <w:iCs/>
          <w:noProof/>
          <w:szCs w:val="24"/>
        </w:rPr>
        <w:t>FASEB Journal</w:t>
      </w:r>
      <w:r w:rsidRPr="008B5A19">
        <w:rPr>
          <w:rFonts w:ascii="Calibri" w:hAnsi="Calibri" w:cs="Calibri"/>
          <w:noProof/>
          <w:szCs w:val="24"/>
        </w:rPr>
        <w:t xml:space="preserve">, </w:t>
      </w:r>
      <w:r w:rsidRPr="008B5A19">
        <w:rPr>
          <w:rFonts w:ascii="Calibri" w:hAnsi="Calibri" w:cs="Calibri"/>
          <w:i/>
          <w:iCs/>
          <w:noProof/>
          <w:szCs w:val="24"/>
        </w:rPr>
        <w:t>6</w:t>
      </w:r>
      <w:r w:rsidRPr="008B5A19">
        <w:rPr>
          <w:rFonts w:ascii="Calibri" w:hAnsi="Calibri" w:cs="Calibri"/>
          <w:noProof/>
          <w:szCs w:val="24"/>
        </w:rPr>
        <w:t>(11).</w:t>
      </w:r>
    </w:p>
    <w:p w14:paraId="6F7830A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haban, A., Bansal, S., Liu, Z., Essa, I., &amp; Boots, B. (2017). One-Shot Learning for Semantic Segmentation. Retrieved from http://arxiv.org/abs/1709.03410</w:t>
      </w:r>
    </w:p>
    <w:p w14:paraId="70EF48A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hankar, K. H., &amp; Howard, M. W. (2015). Neural mechanism to simulate a scale-invariant future timeline, 5. http://doi.org/10.1162/NECO_a_00891</w:t>
      </w:r>
    </w:p>
    <w:p w14:paraId="26C28A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hannon, C. E. (1948). A mathematical theory of communication. </w:t>
      </w:r>
      <w:r w:rsidRPr="008B5A19">
        <w:rPr>
          <w:rFonts w:ascii="Calibri" w:hAnsi="Calibri" w:cs="Calibri"/>
          <w:i/>
          <w:iCs/>
          <w:noProof/>
          <w:szCs w:val="24"/>
        </w:rPr>
        <w:t>The Bell System Technical Journal</w:t>
      </w:r>
      <w:r w:rsidRPr="008B5A19">
        <w:rPr>
          <w:rFonts w:ascii="Calibri" w:hAnsi="Calibri" w:cs="Calibri"/>
          <w:noProof/>
          <w:szCs w:val="24"/>
        </w:rPr>
        <w:t xml:space="preserve">, </w:t>
      </w:r>
      <w:r w:rsidRPr="008B5A19">
        <w:rPr>
          <w:rFonts w:ascii="Calibri" w:hAnsi="Calibri" w:cs="Calibri"/>
          <w:i/>
          <w:iCs/>
          <w:noProof/>
          <w:szCs w:val="24"/>
        </w:rPr>
        <w:t>27</w:t>
      </w:r>
      <w:r w:rsidRPr="008B5A19">
        <w:rPr>
          <w:rFonts w:ascii="Calibri" w:hAnsi="Calibri" w:cs="Calibri"/>
          <w:noProof/>
          <w:szCs w:val="24"/>
        </w:rPr>
        <w:t>(July 1928), 379–423. http://doi.org/10.1145/584091.584093</w:t>
      </w:r>
    </w:p>
    <w:p w14:paraId="104D0E3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A. D., McKeith, L., &amp; Howard, C. J. (2013). The development of path integration: Combining estimations of distance and heading. </w:t>
      </w:r>
      <w:r w:rsidRPr="008B5A19">
        <w:rPr>
          <w:rFonts w:ascii="Calibri" w:hAnsi="Calibri" w:cs="Calibri"/>
          <w:i/>
          <w:iCs/>
          <w:noProof/>
          <w:szCs w:val="24"/>
        </w:rPr>
        <w:t>Experimental Brain Research</w:t>
      </w:r>
      <w:r w:rsidRPr="008B5A19">
        <w:rPr>
          <w:rFonts w:ascii="Calibri" w:hAnsi="Calibri" w:cs="Calibri"/>
          <w:noProof/>
          <w:szCs w:val="24"/>
        </w:rPr>
        <w:t xml:space="preserve">, </w:t>
      </w:r>
      <w:r w:rsidRPr="008B5A19">
        <w:rPr>
          <w:rFonts w:ascii="Calibri" w:hAnsi="Calibri" w:cs="Calibri"/>
          <w:i/>
          <w:iCs/>
          <w:noProof/>
          <w:szCs w:val="24"/>
        </w:rPr>
        <w:t>231</w:t>
      </w:r>
      <w:r w:rsidRPr="008B5A19">
        <w:rPr>
          <w:rFonts w:ascii="Calibri" w:hAnsi="Calibri" w:cs="Calibri"/>
          <w:noProof/>
          <w:szCs w:val="24"/>
        </w:rPr>
        <w:t>(4), 445–455. http://doi.org/10.1007/s00221-013-3709-8</w:t>
      </w:r>
    </w:p>
    <w:p w14:paraId="77282C7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T. G., Lange, G. D., &amp; Marks, W. B. (1996). Review article Fractal methods and results in cellular </w:t>
      </w:r>
      <w:r w:rsidRPr="008B5A19">
        <w:rPr>
          <w:rFonts w:ascii="Calibri" w:hAnsi="Calibri" w:cs="Calibri"/>
          <w:noProof/>
          <w:szCs w:val="24"/>
        </w:rPr>
        <w:lastRenderedPageBreak/>
        <w:t xml:space="preserve">morphology - dimensions , lacunarity and multifractals, </w:t>
      </w:r>
      <w:r w:rsidRPr="008B5A19">
        <w:rPr>
          <w:rFonts w:ascii="Calibri" w:hAnsi="Calibri" w:cs="Calibri"/>
          <w:i/>
          <w:iCs/>
          <w:noProof/>
          <w:szCs w:val="24"/>
        </w:rPr>
        <w:t>69</w:t>
      </w:r>
      <w:r w:rsidRPr="008B5A19">
        <w:rPr>
          <w:rFonts w:ascii="Calibri" w:hAnsi="Calibri" w:cs="Calibri"/>
          <w:noProof/>
          <w:szCs w:val="24"/>
        </w:rPr>
        <w:t>. http://doi.org/10.1016/S0165-0270(96)00080-5</w:t>
      </w:r>
    </w:p>
    <w:p w14:paraId="5B400B6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M. Lou, &amp; Milner, B. (1981). The role of the right hippocampus in the recall of spatial location.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6), 781–793. http://doi.org/10.1016/0028-3932(81)90090-7</w:t>
      </w:r>
    </w:p>
    <w:p w14:paraId="4301833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nyder, J. P. (1987). </w:t>
      </w:r>
      <w:r w:rsidRPr="008B5A19">
        <w:rPr>
          <w:rFonts w:ascii="Calibri" w:hAnsi="Calibri" w:cs="Calibri"/>
          <w:i/>
          <w:iCs/>
          <w:noProof/>
          <w:szCs w:val="24"/>
        </w:rPr>
        <w:t>Map Projections: A Working Manual</w:t>
      </w:r>
      <w:r w:rsidRPr="008B5A19">
        <w:rPr>
          <w:rFonts w:ascii="Calibri" w:hAnsi="Calibri" w:cs="Calibri"/>
          <w:noProof/>
          <w:szCs w:val="24"/>
        </w:rPr>
        <w:t xml:space="preserve">. </w:t>
      </w:r>
      <w:r w:rsidRPr="008B5A19">
        <w:rPr>
          <w:rFonts w:ascii="Calibri" w:hAnsi="Calibri" w:cs="Calibri"/>
          <w:i/>
          <w:iCs/>
          <w:noProof/>
          <w:szCs w:val="24"/>
        </w:rPr>
        <w:t>U.S. Geological Survey Professional Paper 1395</w:t>
      </w:r>
      <w:r w:rsidRPr="008B5A19">
        <w:rPr>
          <w:rFonts w:ascii="Calibri" w:hAnsi="Calibri" w:cs="Calibri"/>
          <w:noProof/>
          <w:szCs w:val="24"/>
        </w:rPr>
        <w:t>. http://doi.org/10.2307/1774978</w:t>
      </w:r>
    </w:p>
    <w:p w14:paraId="2C12F1C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6), 715–725. http://doi.org/10.1002/hipo.1087</w:t>
      </w:r>
    </w:p>
    <w:p w14:paraId="6DD2263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quire, L. R., &amp; Zola-Morgan, S. (1991). The medial temporal lobe memory system. </w:t>
      </w:r>
      <w:r w:rsidRPr="008B5A19">
        <w:rPr>
          <w:rFonts w:ascii="Calibri" w:hAnsi="Calibri" w:cs="Calibri"/>
          <w:i/>
          <w:iCs/>
          <w:noProof/>
          <w:szCs w:val="24"/>
        </w:rPr>
        <w:t>Science (New York, N.Y.)</w:t>
      </w:r>
      <w:r w:rsidRPr="008B5A19">
        <w:rPr>
          <w:rFonts w:ascii="Calibri" w:hAnsi="Calibri" w:cs="Calibri"/>
          <w:noProof/>
          <w:szCs w:val="24"/>
        </w:rPr>
        <w:t xml:space="preserve">, </w:t>
      </w:r>
      <w:r w:rsidRPr="008B5A19">
        <w:rPr>
          <w:rFonts w:ascii="Calibri" w:hAnsi="Calibri" w:cs="Calibri"/>
          <w:i/>
          <w:iCs/>
          <w:noProof/>
          <w:szCs w:val="24"/>
        </w:rPr>
        <w:t>253</w:t>
      </w:r>
      <w:r w:rsidRPr="008B5A19">
        <w:rPr>
          <w:rFonts w:ascii="Calibri" w:hAnsi="Calibri" w:cs="Calibri"/>
          <w:noProof/>
          <w:szCs w:val="24"/>
        </w:rPr>
        <w:t>(5026), 1380–6. Retrieved from http://www.ncbi.nlm.nih.gov/pubmed/1896849</w:t>
      </w:r>
    </w:p>
    <w:p w14:paraId="32123F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tern, C. E., Sherman, S. J., Kirchhoff, B. A., &amp; Hasselmo, M. E. (2001). Medial temporal and prefrontal contributions to working memory tasks with novel and familiar stimuli.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4), 337–346. http://doi.org/10.1002/hipo.1048</w:t>
      </w:r>
    </w:p>
    <w:p w14:paraId="011F464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aube, J. S., Muller, R. U., &amp; Ranck, J. B. (1990). Head-direction cells recorded from the postsubiculum in freely moving rats. I. Description and quantitative analysi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0</w:t>
      </w:r>
      <w:r w:rsidRPr="008B5A19">
        <w:rPr>
          <w:rFonts w:ascii="Calibri" w:hAnsi="Calibri" w:cs="Calibri"/>
          <w:noProof/>
          <w:szCs w:val="24"/>
        </w:rPr>
        <w:t>(2), 420–35. http://doi.org/10.1212/01.wnl.0000299117.48935.2e</w:t>
      </w:r>
    </w:p>
    <w:p w14:paraId="27D7B5E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avares, R. M., Mendelsohn, A., Grossman, Y., Williams, C. H., Shapiro, M., Trope, Y., &amp; Schiller, D. (2015). A Map for Social Navigation in the Human Brai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7</w:t>
      </w:r>
      <w:r w:rsidRPr="008B5A19">
        <w:rPr>
          <w:rFonts w:ascii="Calibri" w:hAnsi="Calibri" w:cs="Calibri"/>
          <w:noProof/>
          <w:szCs w:val="24"/>
        </w:rPr>
        <w:t>(1), 231–243. http://doi.org/10.1016/j.neuron.2015.06.011</w:t>
      </w:r>
    </w:p>
    <w:p w14:paraId="196A744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olman, E. C. (1948). Cognitive maps in rats and men.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55</w:t>
      </w:r>
      <w:r w:rsidRPr="008B5A19">
        <w:rPr>
          <w:rFonts w:ascii="Calibri" w:hAnsi="Calibri" w:cs="Calibri"/>
          <w:noProof/>
          <w:szCs w:val="24"/>
        </w:rPr>
        <w:t>(4), 189–208. http://doi.org/10.1037/h0061626</w:t>
      </w:r>
    </w:p>
    <w:p w14:paraId="23FAA0F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rullier, O., Wiener, S. I., Berthoz, A., &amp; Meyer, J.-A. (1997). Biologically Based Artificial Navigation Systems: Review and Prospects. </w:t>
      </w:r>
      <w:r w:rsidRPr="008B5A19">
        <w:rPr>
          <w:rFonts w:ascii="Calibri" w:hAnsi="Calibri" w:cs="Calibri"/>
          <w:i/>
          <w:iCs/>
          <w:noProof/>
          <w:szCs w:val="24"/>
        </w:rPr>
        <w:t>Progress in Neurobiology</w:t>
      </w:r>
      <w:r w:rsidRPr="008B5A19">
        <w:rPr>
          <w:rFonts w:ascii="Calibri" w:hAnsi="Calibri" w:cs="Calibri"/>
          <w:noProof/>
          <w:szCs w:val="24"/>
        </w:rPr>
        <w:t xml:space="preserve">, </w:t>
      </w:r>
      <w:r w:rsidRPr="008B5A19">
        <w:rPr>
          <w:rFonts w:ascii="Calibri" w:hAnsi="Calibri" w:cs="Calibri"/>
          <w:i/>
          <w:iCs/>
          <w:noProof/>
          <w:szCs w:val="24"/>
        </w:rPr>
        <w:t>51</w:t>
      </w:r>
      <w:r w:rsidRPr="008B5A19">
        <w:rPr>
          <w:rFonts w:ascii="Calibri" w:hAnsi="Calibri" w:cs="Calibri"/>
          <w:noProof/>
          <w:szCs w:val="24"/>
        </w:rPr>
        <w:t>(5), 483–544. http://doi.org/10.1016/S0301-0082(96)00060-3</w:t>
      </w:r>
    </w:p>
    <w:p w14:paraId="60FE00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1989). Memory: Performance, knowledge, and experience. </w:t>
      </w:r>
      <w:r w:rsidRPr="008B5A19">
        <w:rPr>
          <w:rFonts w:ascii="Calibri" w:hAnsi="Calibri" w:cs="Calibri"/>
          <w:i/>
          <w:iCs/>
          <w:noProof/>
          <w:szCs w:val="24"/>
        </w:rPr>
        <w:t>European Journal of Cognitive Psychology</w:t>
      </w:r>
      <w:r w:rsidRPr="008B5A19">
        <w:rPr>
          <w:rFonts w:ascii="Calibri" w:hAnsi="Calibri" w:cs="Calibri"/>
          <w:noProof/>
          <w:szCs w:val="24"/>
        </w:rPr>
        <w:t>. http://doi.org/10.1080/09541448908403069</w:t>
      </w:r>
    </w:p>
    <w:p w14:paraId="0B67269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2002a). Episodic Memory: From Mind to Brain. </w:t>
      </w:r>
      <w:r w:rsidRPr="008B5A19">
        <w:rPr>
          <w:rFonts w:ascii="Calibri" w:hAnsi="Calibri" w:cs="Calibri"/>
          <w:i/>
          <w:iCs/>
          <w:noProof/>
          <w:szCs w:val="24"/>
        </w:rPr>
        <w:t>Annual Review of Psychology</w:t>
      </w:r>
      <w:r w:rsidRPr="008B5A19">
        <w:rPr>
          <w:rFonts w:ascii="Calibri" w:hAnsi="Calibri" w:cs="Calibri"/>
          <w:noProof/>
          <w:szCs w:val="24"/>
        </w:rPr>
        <w:t xml:space="preserve">, </w:t>
      </w:r>
      <w:r w:rsidRPr="008B5A19">
        <w:rPr>
          <w:rFonts w:ascii="Calibri" w:hAnsi="Calibri" w:cs="Calibri"/>
          <w:i/>
          <w:iCs/>
          <w:noProof/>
          <w:szCs w:val="24"/>
        </w:rPr>
        <w:t>53</w:t>
      </w:r>
      <w:r w:rsidRPr="008B5A19">
        <w:rPr>
          <w:rFonts w:ascii="Calibri" w:hAnsi="Calibri" w:cs="Calibri"/>
          <w:noProof/>
          <w:szCs w:val="24"/>
        </w:rPr>
        <w:t>(1), 1–25. http://doi.org/10.1146/annurev.psych.53.100901.135114</w:t>
      </w:r>
    </w:p>
    <w:p w14:paraId="0F40C52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2002b). Episodic Memory: From Mind to Brain. </w:t>
      </w:r>
      <w:r w:rsidRPr="008B5A19">
        <w:rPr>
          <w:rFonts w:ascii="Calibri" w:hAnsi="Calibri" w:cs="Calibri"/>
          <w:i/>
          <w:iCs/>
          <w:noProof/>
          <w:szCs w:val="24"/>
        </w:rPr>
        <w:t>Annual Review of Psychology</w:t>
      </w:r>
      <w:r w:rsidRPr="008B5A19">
        <w:rPr>
          <w:rFonts w:ascii="Calibri" w:hAnsi="Calibri" w:cs="Calibri"/>
          <w:noProof/>
          <w:szCs w:val="24"/>
        </w:rPr>
        <w:t xml:space="preserve">, </w:t>
      </w:r>
      <w:r w:rsidRPr="008B5A19">
        <w:rPr>
          <w:rFonts w:ascii="Calibri" w:hAnsi="Calibri" w:cs="Calibri"/>
          <w:i/>
          <w:iCs/>
          <w:noProof/>
          <w:szCs w:val="24"/>
        </w:rPr>
        <w:t>53</w:t>
      </w:r>
      <w:r w:rsidRPr="008B5A19">
        <w:rPr>
          <w:rFonts w:ascii="Calibri" w:hAnsi="Calibri" w:cs="Calibri"/>
          <w:noProof/>
          <w:szCs w:val="24"/>
        </w:rPr>
        <w:t>(1), 1–25. http://doi.org/10.1146/annurev.psych.53.100901.135114</w:t>
      </w:r>
    </w:p>
    <w:p w14:paraId="42D82F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Umeyama, S. (1991). Least-Squares Estimation of Transformation Parameters Between Two Point Patterns. </w:t>
      </w:r>
      <w:r w:rsidRPr="008B5A19">
        <w:rPr>
          <w:rFonts w:ascii="Calibri" w:hAnsi="Calibri" w:cs="Calibri"/>
          <w:i/>
          <w:iCs/>
          <w:noProof/>
          <w:szCs w:val="24"/>
        </w:rPr>
        <w:t>IEEE Transactions on Pattern Analysis and Machine Intelligence</w:t>
      </w:r>
      <w:r w:rsidRPr="008B5A19">
        <w:rPr>
          <w:rFonts w:ascii="Calibri" w:hAnsi="Calibri" w:cs="Calibri"/>
          <w:noProof/>
          <w:szCs w:val="24"/>
        </w:rPr>
        <w:t>. http://doi.org/10.1109/34.88573</w:t>
      </w:r>
    </w:p>
    <w:p w14:paraId="7AA4170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Uttal, D. H., &amp; Chiong, C. (2004). Seeing space in more than one way: Children’s use of higher order patterns in spatial memory and cognition. In G. L. Allen (Ed.), </w:t>
      </w:r>
      <w:r w:rsidRPr="008B5A19">
        <w:rPr>
          <w:rFonts w:ascii="Calibri" w:hAnsi="Calibri" w:cs="Calibri"/>
          <w:i/>
          <w:iCs/>
          <w:noProof/>
          <w:szCs w:val="24"/>
        </w:rPr>
        <w:t>Human spatial memory: Remembering where</w:t>
      </w:r>
      <w:r w:rsidRPr="008B5A19">
        <w:rPr>
          <w:rFonts w:ascii="Calibri" w:hAnsi="Calibri" w:cs="Calibri"/>
          <w:noProof/>
          <w:szCs w:val="24"/>
        </w:rPr>
        <w:t xml:space="preserve"> (pp. 125–142). Mahwah, NJ: Erlbaum.</w:t>
      </w:r>
    </w:p>
    <w:p w14:paraId="041417E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n der Spoel, E., Rozing, M. P., Houwing-Duistermaat, J. J., Eline Slagboom, P., Beekman, M., de Craen, </w:t>
      </w:r>
      <w:r w:rsidRPr="008B5A19">
        <w:rPr>
          <w:rFonts w:ascii="Calibri" w:hAnsi="Calibri" w:cs="Calibri"/>
          <w:noProof/>
          <w:szCs w:val="24"/>
        </w:rPr>
        <w:lastRenderedPageBreak/>
        <w:t xml:space="preserve">A. J. M., … van Heemst, D. (2015). Siamese Neural Networks for One-Shot Image Recognition. </w:t>
      </w:r>
      <w:r w:rsidRPr="008B5A19">
        <w:rPr>
          <w:rFonts w:ascii="Calibri" w:hAnsi="Calibri" w:cs="Calibri"/>
          <w:i/>
          <w:iCs/>
          <w:noProof/>
          <w:szCs w:val="24"/>
        </w:rPr>
        <w:t>Aging</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11), 956–963. http://doi.org/10.1017/CBO9781107415324.004</w:t>
      </w:r>
    </w:p>
    <w:p w14:paraId="11E4A5F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n Hoesen, G. W., Rosene, D. L., &amp; Mesulam, M. M. (1979). Subicular input from temporal cortex in the rhesus monkey. </w:t>
      </w:r>
      <w:r w:rsidRPr="008B5A19">
        <w:rPr>
          <w:rFonts w:ascii="Calibri" w:hAnsi="Calibri" w:cs="Calibri"/>
          <w:i/>
          <w:iCs/>
          <w:noProof/>
          <w:szCs w:val="24"/>
        </w:rPr>
        <w:t>Science (New York, N.Y.)</w:t>
      </w:r>
      <w:r w:rsidRPr="008B5A19">
        <w:rPr>
          <w:rFonts w:ascii="Calibri" w:hAnsi="Calibri" w:cs="Calibri"/>
          <w:noProof/>
          <w:szCs w:val="24"/>
        </w:rPr>
        <w:t xml:space="preserve">, </w:t>
      </w:r>
      <w:r w:rsidRPr="008B5A19">
        <w:rPr>
          <w:rFonts w:ascii="Calibri" w:hAnsi="Calibri" w:cs="Calibri"/>
          <w:i/>
          <w:iCs/>
          <w:noProof/>
          <w:szCs w:val="24"/>
        </w:rPr>
        <w:t>205</w:t>
      </w:r>
      <w:r w:rsidRPr="008B5A19">
        <w:rPr>
          <w:rFonts w:ascii="Calibri" w:hAnsi="Calibri" w:cs="Calibri"/>
          <w:noProof/>
          <w:szCs w:val="24"/>
        </w:rPr>
        <w:t>(4406), 608–10. Retrieved from http://www.ncbi.nlm.nih.gov/pubmed/109926</w:t>
      </w:r>
    </w:p>
    <w:p w14:paraId="0BC0F54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rgha-Khadem, F. (1997). Differential Effects of Early Hippocampal Pathology on Episodic and Semantic Memory.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277</w:t>
      </w:r>
      <w:r w:rsidRPr="008B5A19">
        <w:rPr>
          <w:rFonts w:ascii="Calibri" w:hAnsi="Calibri" w:cs="Calibri"/>
          <w:noProof/>
          <w:szCs w:val="24"/>
        </w:rPr>
        <w:t>(5324), 376–380. http://doi.org/10.1126/science.277.5324.376</w:t>
      </w:r>
    </w:p>
    <w:p w14:paraId="048DEC1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oss, J. L., Bridge, D. J., Cohen, N. J., &amp; Walker, J. A. (2017). A Closer Look at the Hippocampus and Memory. </w:t>
      </w:r>
      <w:r w:rsidRPr="008B5A19">
        <w:rPr>
          <w:rFonts w:ascii="Calibri" w:hAnsi="Calibri" w:cs="Calibri"/>
          <w:i/>
          <w:iCs/>
          <w:noProof/>
          <w:szCs w:val="24"/>
        </w:rPr>
        <w:t>Trends in Cognitive Sciences</w:t>
      </w:r>
      <w:r w:rsidRPr="008B5A19">
        <w:rPr>
          <w:rFonts w:ascii="Calibri" w:hAnsi="Calibri" w:cs="Calibri"/>
          <w:noProof/>
          <w:szCs w:val="24"/>
        </w:rPr>
        <w:t>. http://doi.org/10.1016/j.tics.2017.05.008</w:t>
      </w:r>
    </w:p>
    <w:p w14:paraId="53A65B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ng, J. X., Cohen, N. J., &amp; Voss, J. L. (2015). Covert rapid action-memory simulation (CRAMS): A hypothesis of hippocampal-prefrontal interactions for adaptive behavior. </w:t>
      </w:r>
      <w:r w:rsidRPr="008B5A19">
        <w:rPr>
          <w:rFonts w:ascii="Calibri" w:hAnsi="Calibri" w:cs="Calibri"/>
          <w:i/>
          <w:iCs/>
          <w:noProof/>
          <w:szCs w:val="24"/>
        </w:rPr>
        <w:t>Neurobiology of Learning and Memory</w:t>
      </w:r>
      <w:r w:rsidRPr="008B5A19">
        <w:rPr>
          <w:rFonts w:ascii="Calibri" w:hAnsi="Calibri" w:cs="Calibri"/>
          <w:noProof/>
          <w:szCs w:val="24"/>
        </w:rPr>
        <w:t xml:space="preserve">, </w:t>
      </w:r>
      <w:r w:rsidRPr="008B5A19">
        <w:rPr>
          <w:rFonts w:ascii="Calibri" w:hAnsi="Calibri" w:cs="Calibri"/>
          <w:i/>
          <w:iCs/>
          <w:noProof/>
          <w:szCs w:val="24"/>
        </w:rPr>
        <w:t>117</w:t>
      </w:r>
      <w:r w:rsidRPr="008B5A19">
        <w:rPr>
          <w:rFonts w:ascii="Calibri" w:hAnsi="Calibri" w:cs="Calibri"/>
          <w:noProof/>
          <w:szCs w:val="24"/>
        </w:rPr>
        <w:t>, 22–33. http://doi.org/10.1016/j.nlm.2014.04.003</w:t>
      </w:r>
    </w:p>
    <w:p w14:paraId="301081E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rren, D. E., Duff, M. C., Cohen, N. J., &amp; Tranel, D. (2015). Hippocampus contributes to the maintenance but not the quality of visual information over time. </w:t>
      </w:r>
      <w:r w:rsidRPr="008B5A19">
        <w:rPr>
          <w:rFonts w:ascii="Calibri" w:hAnsi="Calibri" w:cs="Calibri"/>
          <w:i/>
          <w:iCs/>
          <w:noProof/>
          <w:szCs w:val="24"/>
        </w:rPr>
        <w:t>Learning &amp; Memory</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1), 6–10. http://doi.org/10.1101/lm.037127.114</w:t>
      </w:r>
    </w:p>
    <w:p w14:paraId="0455782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rren, D. E., Duff, M. C., Jensen, U., Tranel, D., &amp; Cohen, N. J. (2012). Hiding in plain view: Lesions of the medial temporal lobe impair online representation.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7), 1577–1588. http://doi.org/10.1002/hipo.21000</w:t>
      </w:r>
    </w:p>
    <w:p w14:paraId="5DEF513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tson, P. D., Voss, J. L., Warren, D. E., Tranel, D., &amp; Cohen, N. J. (2013). Spatial reconstruction by patients with hippocampal damage is dominated by relational memory error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3</w:t>
      </w:r>
      <w:r w:rsidRPr="008B5A19">
        <w:rPr>
          <w:rFonts w:ascii="Calibri" w:hAnsi="Calibri" w:cs="Calibri"/>
          <w:noProof/>
          <w:szCs w:val="24"/>
        </w:rPr>
        <w:t>(7), 570–580. http://doi.org/10.1002/hipo.22115</w:t>
      </w:r>
    </w:p>
    <w:p w14:paraId="410AF3F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olbers, T., &amp; Hegarty, M. (2010). What determines our navigational abilities?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14</w:t>
      </w:r>
      <w:r w:rsidRPr="008B5A19">
        <w:rPr>
          <w:rFonts w:ascii="Calibri" w:hAnsi="Calibri" w:cs="Calibri"/>
          <w:noProof/>
          <w:szCs w:val="24"/>
        </w:rPr>
        <w:t>(3), 138–146. http://doi.org/10.1016/j.tics.2010.01.001</w:t>
      </w:r>
    </w:p>
    <w:p w14:paraId="5C3ED7F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olf, M. J. P. (2010). Theorizing Navigable Space in Video Games. </w:t>
      </w:r>
      <w:r w:rsidRPr="008B5A19">
        <w:rPr>
          <w:rFonts w:ascii="Calibri" w:hAnsi="Calibri" w:cs="Calibri"/>
          <w:i/>
          <w:iCs/>
          <w:noProof/>
          <w:szCs w:val="24"/>
        </w:rPr>
        <w:t>Logic and Structure of the Computer Game</w:t>
      </w:r>
      <w:r w:rsidRPr="008B5A19">
        <w:rPr>
          <w:rFonts w:ascii="Calibri" w:hAnsi="Calibri" w:cs="Calibri"/>
          <w:noProof/>
          <w:szCs w:val="24"/>
        </w:rPr>
        <w:t>, 36–62.</w:t>
      </w:r>
    </w:p>
    <w:p w14:paraId="71EF511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ee, T. S. L. (2012). </w:t>
      </w:r>
      <w:r w:rsidRPr="008B5A19">
        <w:rPr>
          <w:rFonts w:ascii="Calibri" w:hAnsi="Calibri" w:cs="Calibri"/>
          <w:i/>
          <w:iCs/>
          <w:noProof/>
          <w:szCs w:val="24"/>
        </w:rPr>
        <w:t>Medial Temporal Lobe and Prefrontal Cortex Contributions to Memory Expressed on Short Timescales</w:t>
      </w:r>
      <w:r w:rsidRPr="008B5A19">
        <w:rPr>
          <w:rFonts w:ascii="Calibri" w:hAnsi="Calibri" w:cs="Calibri"/>
          <w:noProof/>
          <w:szCs w:val="24"/>
        </w:rPr>
        <w:t>. University of Illinois Urbana-Champaign.</w:t>
      </w:r>
    </w:p>
    <w:p w14:paraId="05074BC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onelinas, A. P. (2013a). The hippocampus supports high-resolution binding in the service of perception, working memory and long-term memory.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54</w:t>
      </w:r>
      <w:r w:rsidRPr="008B5A19">
        <w:rPr>
          <w:rFonts w:ascii="Calibri" w:hAnsi="Calibri" w:cs="Calibri"/>
          <w:noProof/>
          <w:szCs w:val="24"/>
        </w:rPr>
        <w:t>, 34–44. http://doi.org/10.1016/j.bbr.2013.05.030</w:t>
      </w:r>
    </w:p>
    <w:p w14:paraId="03F207F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onelinas, A. P. (2013b). The hippocampus supports high-resolution binding in the service of perception, working memory and long-term memory.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54</w:t>
      </w:r>
      <w:r w:rsidRPr="008B5A19">
        <w:rPr>
          <w:rFonts w:ascii="Calibri" w:hAnsi="Calibri" w:cs="Calibri"/>
          <w:noProof/>
          <w:szCs w:val="24"/>
        </w:rPr>
        <w:t>, 34–44. http://doi.org/10.1016/j.bbr.2013.05.030</w:t>
      </w:r>
    </w:p>
    <w:p w14:paraId="7727D12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Zacks, J. M., Speer, N. K., Swallow, K. M., Braver, T. S., &amp; Reynolds, J. R. (2007a). Event perception: A mind-brain perspective. </w:t>
      </w:r>
      <w:r w:rsidRPr="008B5A19">
        <w:rPr>
          <w:rFonts w:ascii="Calibri" w:hAnsi="Calibri" w:cs="Calibri"/>
          <w:i/>
          <w:iCs/>
          <w:noProof/>
          <w:szCs w:val="24"/>
        </w:rPr>
        <w:t>Psychological Bulletin</w:t>
      </w:r>
      <w:r w:rsidRPr="008B5A19">
        <w:rPr>
          <w:rFonts w:ascii="Calibri" w:hAnsi="Calibri" w:cs="Calibri"/>
          <w:noProof/>
          <w:szCs w:val="24"/>
        </w:rPr>
        <w:t xml:space="preserve">, </w:t>
      </w:r>
      <w:r w:rsidRPr="008B5A19">
        <w:rPr>
          <w:rFonts w:ascii="Calibri" w:hAnsi="Calibri" w:cs="Calibri"/>
          <w:i/>
          <w:iCs/>
          <w:noProof/>
          <w:szCs w:val="24"/>
        </w:rPr>
        <w:t>133</w:t>
      </w:r>
      <w:r w:rsidRPr="008B5A19">
        <w:rPr>
          <w:rFonts w:ascii="Calibri" w:hAnsi="Calibri" w:cs="Calibri"/>
          <w:noProof/>
          <w:szCs w:val="24"/>
        </w:rPr>
        <w:t>(2), 273–293. http://doi.org/10.1037/0033-2909.133.2.273</w:t>
      </w:r>
    </w:p>
    <w:p w14:paraId="4D8F201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rPr>
      </w:pPr>
      <w:r w:rsidRPr="008B5A19">
        <w:rPr>
          <w:rFonts w:ascii="Calibri" w:hAnsi="Calibri" w:cs="Calibri"/>
          <w:noProof/>
          <w:szCs w:val="24"/>
        </w:rPr>
        <w:t xml:space="preserve">Zacks, J. M., Speer, N. K., Swallow, K. M., Braver, T. S., &amp; Reynolds, J. R. (2007b). Event perception: A mind-brain perspective. </w:t>
      </w:r>
      <w:r w:rsidRPr="008B5A19">
        <w:rPr>
          <w:rFonts w:ascii="Calibri" w:hAnsi="Calibri" w:cs="Calibri"/>
          <w:i/>
          <w:iCs/>
          <w:noProof/>
          <w:szCs w:val="24"/>
        </w:rPr>
        <w:t>Psychological Bulletin</w:t>
      </w:r>
      <w:r w:rsidRPr="008B5A19">
        <w:rPr>
          <w:rFonts w:ascii="Calibri" w:hAnsi="Calibri" w:cs="Calibri"/>
          <w:noProof/>
          <w:szCs w:val="24"/>
        </w:rPr>
        <w:t xml:space="preserve">, </w:t>
      </w:r>
      <w:r w:rsidRPr="008B5A19">
        <w:rPr>
          <w:rFonts w:ascii="Calibri" w:hAnsi="Calibri" w:cs="Calibri"/>
          <w:i/>
          <w:iCs/>
          <w:noProof/>
          <w:szCs w:val="24"/>
        </w:rPr>
        <w:t>133</w:t>
      </w:r>
      <w:r w:rsidRPr="008B5A19">
        <w:rPr>
          <w:rFonts w:ascii="Calibri" w:hAnsi="Calibri" w:cs="Calibri"/>
          <w:noProof/>
          <w:szCs w:val="24"/>
        </w:rPr>
        <w:t>(2), 273–293. http://doi.org/10.1037/0033-2909.133.2.273</w:t>
      </w:r>
    </w:p>
    <w:p w14:paraId="5A61D386" w14:textId="6E1E9FC9" w:rsidR="009C43C4" w:rsidRDefault="00015541" w:rsidP="008B5A19">
      <w:pPr>
        <w:widowControl w:val="0"/>
        <w:autoSpaceDE w:val="0"/>
        <w:autoSpaceDN w:val="0"/>
        <w:adjustRightInd w:val="0"/>
        <w:spacing w:line="240" w:lineRule="auto"/>
        <w:ind w:left="480" w:hanging="480"/>
      </w:pPr>
      <w:r>
        <w:lastRenderedPageBreak/>
        <w:fldChar w:fldCharType="end"/>
      </w:r>
    </w:p>
    <w:sectPr w:rsidR="009C43C4" w:rsidSect="00DA6AEA">
      <w:footerReference w:type="first" r:id="rId78"/>
      <w:pgSz w:w="12240" w:h="15840" w:code="1"/>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evin H" w:date="2018-02-08T18:24:00Z" w:initials="KH">
    <w:p w14:paraId="1C7BAC2E" w14:textId="1C88B92A" w:rsidR="00D04F64" w:rsidRDefault="00D04F64">
      <w:pPr>
        <w:pStyle w:val="CommentText"/>
      </w:pPr>
      <w:r>
        <w:rPr>
          <w:rStyle w:val="CommentReference"/>
        </w:rPr>
        <w:annotationRef/>
      </w:r>
      <w:r>
        <w:t>todo</w:t>
      </w:r>
    </w:p>
  </w:comment>
  <w:comment w:id="2" w:author="Kevin H" w:date="2018-02-08T18:24:00Z" w:initials="KH">
    <w:p w14:paraId="0BD7F616" w14:textId="4E130A4F" w:rsidR="00D04F64" w:rsidRDefault="00D04F64">
      <w:pPr>
        <w:pStyle w:val="CommentText"/>
      </w:pPr>
      <w:r>
        <w:rPr>
          <w:rStyle w:val="CommentReference"/>
        </w:rPr>
        <w:annotationRef/>
      </w:r>
      <w:r>
        <w:t>todo</w:t>
      </w:r>
    </w:p>
  </w:comment>
  <w:comment w:id="7" w:author="Kevin H" w:date="2018-02-08T18:09:00Z" w:initials="KH">
    <w:p w14:paraId="58CA7201" w14:textId="4049D737" w:rsidR="00D04F64" w:rsidRDefault="00D04F64">
      <w:pPr>
        <w:pStyle w:val="CommentText"/>
      </w:pPr>
      <w:r>
        <w:rPr>
          <w:rStyle w:val="CommentReference"/>
        </w:rPr>
        <w:annotationRef/>
      </w:r>
      <w:r>
        <w:t>todo</w:t>
      </w:r>
    </w:p>
  </w:comment>
  <w:comment w:id="8" w:author="Kevin H" w:date="2018-02-08T18:09:00Z" w:initials="KH">
    <w:p w14:paraId="6BD2427A" w14:textId="761292F5" w:rsidR="00D04F64" w:rsidRDefault="00D04F64">
      <w:pPr>
        <w:pStyle w:val="CommentText"/>
      </w:pPr>
      <w:r>
        <w:rPr>
          <w:rStyle w:val="CommentReference"/>
        </w:rPr>
        <w:annotationRef/>
      </w:r>
      <w:r>
        <w:t>todo</w:t>
      </w:r>
    </w:p>
  </w:comment>
  <w:comment w:id="46" w:author="Kevin H" w:date="2018-02-07T17:07:00Z" w:initials="KH">
    <w:p w14:paraId="2E65B9B6" w14:textId="69DBD5F1" w:rsidR="00D04F64" w:rsidRDefault="00D04F64">
      <w:pPr>
        <w:pStyle w:val="CommentText"/>
      </w:pPr>
      <w:r>
        <w:rPr>
          <w:rStyle w:val="CommentReference"/>
        </w:rPr>
        <w:annotationRef/>
      </w:r>
      <w:r>
        <w:t>This second half of the paragraph should be rewritten.</w:t>
      </w:r>
    </w:p>
  </w:comment>
  <w:comment w:id="52" w:author="Kevin H" w:date="2018-02-07T17:12:00Z" w:initials="KH">
    <w:p w14:paraId="08D7A4C0" w14:textId="5231878D" w:rsidR="00D04F64" w:rsidRDefault="00D04F64">
      <w:pPr>
        <w:pStyle w:val="CommentText"/>
      </w:pPr>
      <w:r>
        <w:rPr>
          <w:rStyle w:val="CommentReference"/>
        </w:rPr>
        <w:annotationRef/>
      </w:r>
      <w:r>
        <w:t>Probably need a more elaborative closing on the chapter 3 results.</w:t>
      </w:r>
    </w:p>
  </w:comment>
  <w:comment w:id="53" w:author="Kevin H" w:date="2018-02-07T17:12:00Z" w:initials="KH">
    <w:p w14:paraId="781D8AAE" w14:textId="1A31F02D" w:rsidR="00D04F64" w:rsidRDefault="00D04F64">
      <w:pPr>
        <w:pStyle w:val="CommentText"/>
      </w:pPr>
      <w:r>
        <w:rPr>
          <w:rStyle w:val="CommentReference"/>
        </w:rPr>
        <w:annotationRef/>
      </w:r>
      <w:r>
        <w:t>Need a better closing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7BAC2E" w15:done="0"/>
  <w15:commentEx w15:paraId="0BD7F616" w15:done="0"/>
  <w15:commentEx w15:paraId="58CA7201" w15:done="0"/>
  <w15:commentEx w15:paraId="6BD2427A" w15:done="0"/>
  <w15:commentEx w15:paraId="2E65B9B6" w15:done="0"/>
  <w15:commentEx w15:paraId="08D7A4C0" w15:done="0"/>
  <w15:commentEx w15:paraId="781D8A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7BAC2E" w16cid:durableId="1E271449"/>
  <w16cid:commentId w16cid:paraId="0BD7F616" w16cid:durableId="1E27146D"/>
  <w16cid:commentId w16cid:paraId="58CA7201" w16cid:durableId="1E2710CF"/>
  <w16cid:commentId w16cid:paraId="6BD2427A" w16cid:durableId="1E2710D7"/>
  <w16cid:commentId w16cid:paraId="2E65B9B6" w16cid:durableId="1E25B0E4"/>
  <w16cid:commentId w16cid:paraId="08D7A4C0" w16cid:durableId="1E25B1EF"/>
  <w16cid:commentId w16cid:paraId="781D8AAE" w16cid:durableId="1E25B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CE8DC8" w14:textId="77777777" w:rsidR="00457BFE" w:rsidRDefault="00457BFE" w:rsidP="004E0AC8">
      <w:pPr>
        <w:spacing w:after="0" w:line="240" w:lineRule="auto"/>
      </w:pPr>
      <w:r>
        <w:separator/>
      </w:r>
    </w:p>
  </w:endnote>
  <w:endnote w:type="continuationSeparator" w:id="0">
    <w:p w14:paraId="3FF511C5" w14:textId="77777777" w:rsidR="00457BFE" w:rsidRDefault="00457BFE"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90924"/>
      <w:docPartObj>
        <w:docPartGallery w:val="Page Numbers (Bottom of Page)"/>
        <w:docPartUnique/>
      </w:docPartObj>
    </w:sdtPr>
    <w:sdtEndPr>
      <w:rPr>
        <w:noProof/>
      </w:rPr>
    </w:sdtEndPr>
    <w:sdtContent>
      <w:p w14:paraId="7DCD2570" w14:textId="39F91FBC" w:rsidR="00D04F64" w:rsidRDefault="00D04F64">
        <w:pPr>
          <w:pStyle w:val="Footer"/>
          <w:jc w:val="center"/>
        </w:pPr>
        <w:r>
          <w:fldChar w:fldCharType="begin"/>
        </w:r>
        <w:r>
          <w:instrText xml:space="preserve"> PAGE   \* MERGEFORMAT </w:instrText>
        </w:r>
        <w:r>
          <w:fldChar w:fldCharType="separate"/>
        </w:r>
        <w:r w:rsidR="00D065EB">
          <w:rPr>
            <w:noProof/>
          </w:rPr>
          <w:t>88</w:t>
        </w:r>
        <w:r>
          <w:rPr>
            <w:noProof/>
          </w:rPr>
          <w:fldChar w:fldCharType="end"/>
        </w:r>
      </w:p>
    </w:sdtContent>
  </w:sdt>
  <w:p w14:paraId="109B133C" w14:textId="77777777" w:rsidR="00D04F64" w:rsidRDefault="00D04F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785778"/>
      <w:docPartObj>
        <w:docPartGallery w:val="Page Numbers (Bottom of Page)"/>
        <w:docPartUnique/>
      </w:docPartObj>
    </w:sdtPr>
    <w:sdtEndPr>
      <w:rPr>
        <w:noProof/>
      </w:rPr>
    </w:sdtEndPr>
    <w:sdtContent>
      <w:p w14:paraId="169EC0D0" w14:textId="35C97760" w:rsidR="00D04F64" w:rsidRDefault="00D04F64" w:rsidP="0033055E">
        <w:pPr>
          <w:pStyle w:val="Footer"/>
          <w:jc w:val="center"/>
        </w:pPr>
        <w:r>
          <w:fldChar w:fldCharType="begin"/>
        </w:r>
        <w:r>
          <w:instrText xml:space="preserve"> PAGE   \* MERGEFORMAT </w:instrText>
        </w:r>
        <w:r>
          <w:fldChar w:fldCharType="separate"/>
        </w:r>
        <w:r w:rsidR="002A2DD4">
          <w:rPr>
            <w:noProof/>
          </w:rPr>
          <w:t>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816207"/>
      <w:docPartObj>
        <w:docPartGallery w:val="Page Numbers (Bottom of Page)"/>
        <w:docPartUnique/>
      </w:docPartObj>
    </w:sdtPr>
    <w:sdtEndPr>
      <w:rPr>
        <w:noProof/>
      </w:rPr>
    </w:sdtEndPr>
    <w:sdtContent>
      <w:p w14:paraId="4DC65202" w14:textId="15812FEB" w:rsidR="00D04F64" w:rsidRDefault="00D04F64" w:rsidP="0033055E">
        <w:pPr>
          <w:pStyle w:val="Footer"/>
          <w:jc w:val="center"/>
          <w:rPr>
            <w:noProof/>
          </w:rPr>
        </w:pPr>
        <w:r>
          <w:fldChar w:fldCharType="begin"/>
        </w:r>
        <w:r>
          <w:instrText xml:space="preserve"> PAGE   \* MERGEFORMAT </w:instrText>
        </w:r>
        <w:r>
          <w:fldChar w:fldCharType="separate"/>
        </w:r>
        <w:r w:rsidR="002A2DD4">
          <w:rPr>
            <w:noProof/>
          </w:rPr>
          <w:t>1</w:t>
        </w:r>
        <w:r>
          <w:rPr>
            <w:noProof/>
          </w:rPr>
          <w:fldChar w:fldCharType="end"/>
        </w:r>
        <w:r>
          <w:rPr>
            <w:noProof/>
          </w:rPr>
          <w:br/>
        </w:r>
      </w:p>
      <w:p w14:paraId="19621B7A" w14:textId="77777777" w:rsidR="00D04F64" w:rsidRDefault="00D04F64" w:rsidP="0033055E">
        <w:pPr>
          <w:pStyle w:val="Footer"/>
        </w:pPr>
        <w:r>
          <w:t>This chapter is previous published work, included with permission of the copyright owner:</w:t>
        </w:r>
        <w:r>
          <w:br/>
        </w:r>
        <w:r>
          <w:rPr>
            <w:rFonts w:ascii="Arial" w:hAnsi="Arial" w:cs="Arial"/>
            <w:color w:val="222222"/>
            <w:sz w:val="20"/>
            <w:szCs w:val="20"/>
            <w:shd w:val="clear" w:color="auto" w:fill="FFFFFF"/>
          </w:rPr>
          <w:br/>
          <w:t>Horecka, K. M., Dulas, M. R., Schwarb, H., Lucas, H. D., Duff, M., &amp; Cohen, N. J. (2017). Reconstructing relational information. </w:t>
        </w:r>
        <w:r>
          <w:rPr>
            <w:rFonts w:ascii="Arial" w:hAnsi="Arial" w:cs="Arial"/>
            <w:i/>
            <w:iCs/>
            <w:color w:val="222222"/>
            <w:sz w:val="20"/>
            <w:szCs w:val="20"/>
            <w:shd w:val="clear" w:color="auto" w:fill="FFFFFF"/>
          </w:rPr>
          <w:t>Hippocampus</w:t>
        </w:r>
        <w:r>
          <w:rPr>
            <w:rFonts w:ascii="Arial" w:hAnsi="Arial" w:cs="Arial"/>
            <w:color w:val="222222"/>
            <w:sz w:val="20"/>
            <w:szCs w:val="20"/>
            <w:shd w:val="clear" w:color="auto" w:fill="FFFFFF"/>
          </w:rPr>
          <w:t>.</w:t>
        </w:r>
      </w:p>
      <w:p w14:paraId="1E49FD0F" w14:textId="61106A2E" w:rsidR="00D04F64" w:rsidRDefault="00D04F64" w:rsidP="0033055E">
        <w:pPr>
          <w:pStyle w:val="Footer"/>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E16EF2" w14:textId="77777777" w:rsidR="00457BFE" w:rsidRDefault="00457BFE" w:rsidP="004E0AC8">
      <w:pPr>
        <w:spacing w:after="0" w:line="240" w:lineRule="auto"/>
      </w:pPr>
      <w:r>
        <w:separator/>
      </w:r>
    </w:p>
  </w:footnote>
  <w:footnote w:type="continuationSeparator" w:id="0">
    <w:p w14:paraId="709F5D2B" w14:textId="77777777" w:rsidR="00457BFE" w:rsidRDefault="00457BFE" w:rsidP="004E0A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FA2990"/>
    <w:multiLevelType w:val="hybridMultilevel"/>
    <w:tmpl w:val="66228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6"/>
  </w:num>
  <w:num w:numId="5">
    <w:abstractNumId w:val="7"/>
  </w:num>
  <w:num w:numId="6">
    <w:abstractNumId w:val="0"/>
  </w:num>
  <w:num w:numId="7">
    <w:abstractNumId w:val="2"/>
  </w:num>
  <w:num w:numId="8">
    <w:abstractNumId w:val="8"/>
  </w:num>
  <w:num w:numId="9">
    <w:abstractNumId w:val="3"/>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00E37"/>
    <w:rsid w:val="00015541"/>
    <w:rsid w:val="0002455A"/>
    <w:rsid w:val="00031BF8"/>
    <w:rsid w:val="00074733"/>
    <w:rsid w:val="00074F01"/>
    <w:rsid w:val="00075F11"/>
    <w:rsid w:val="00077DB8"/>
    <w:rsid w:val="00090BDE"/>
    <w:rsid w:val="00095564"/>
    <w:rsid w:val="00096E75"/>
    <w:rsid w:val="0009720B"/>
    <w:rsid w:val="000973B7"/>
    <w:rsid w:val="000B1F2C"/>
    <w:rsid w:val="000C351A"/>
    <w:rsid w:val="000C431F"/>
    <w:rsid w:val="000E5CE7"/>
    <w:rsid w:val="00101B0D"/>
    <w:rsid w:val="0011095C"/>
    <w:rsid w:val="00114801"/>
    <w:rsid w:val="001278F0"/>
    <w:rsid w:val="00134286"/>
    <w:rsid w:val="0014116B"/>
    <w:rsid w:val="00141F9B"/>
    <w:rsid w:val="001545AB"/>
    <w:rsid w:val="0016123B"/>
    <w:rsid w:val="00163223"/>
    <w:rsid w:val="00173DD7"/>
    <w:rsid w:val="0017410B"/>
    <w:rsid w:val="00180A7E"/>
    <w:rsid w:val="00193486"/>
    <w:rsid w:val="001A6F4D"/>
    <w:rsid w:val="001A7B23"/>
    <w:rsid w:val="001B44E3"/>
    <w:rsid w:val="001B755B"/>
    <w:rsid w:val="001E19AD"/>
    <w:rsid w:val="001E276F"/>
    <w:rsid w:val="001E2D82"/>
    <w:rsid w:val="001F171B"/>
    <w:rsid w:val="00201C1E"/>
    <w:rsid w:val="002054AC"/>
    <w:rsid w:val="00212961"/>
    <w:rsid w:val="002217EF"/>
    <w:rsid w:val="00223886"/>
    <w:rsid w:val="0022708C"/>
    <w:rsid w:val="00234244"/>
    <w:rsid w:val="0024378C"/>
    <w:rsid w:val="00246FD8"/>
    <w:rsid w:val="00247215"/>
    <w:rsid w:val="00251125"/>
    <w:rsid w:val="00257F9B"/>
    <w:rsid w:val="002605A8"/>
    <w:rsid w:val="0026239C"/>
    <w:rsid w:val="002632A2"/>
    <w:rsid w:val="0026796A"/>
    <w:rsid w:val="0027211D"/>
    <w:rsid w:val="00286C57"/>
    <w:rsid w:val="00295374"/>
    <w:rsid w:val="002969D8"/>
    <w:rsid w:val="002A2DD4"/>
    <w:rsid w:val="002A3BBD"/>
    <w:rsid w:val="002B328B"/>
    <w:rsid w:val="002B4E05"/>
    <w:rsid w:val="002C7262"/>
    <w:rsid w:val="002D5C66"/>
    <w:rsid w:val="002E3904"/>
    <w:rsid w:val="002E6DE6"/>
    <w:rsid w:val="002F6642"/>
    <w:rsid w:val="0032077D"/>
    <w:rsid w:val="00327E3C"/>
    <w:rsid w:val="0033055E"/>
    <w:rsid w:val="00337079"/>
    <w:rsid w:val="00341020"/>
    <w:rsid w:val="00346172"/>
    <w:rsid w:val="00356DD5"/>
    <w:rsid w:val="00364158"/>
    <w:rsid w:val="003732FA"/>
    <w:rsid w:val="00375495"/>
    <w:rsid w:val="00387152"/>
    <w:rsid w:val="00392ED0"/>
    <w:rsid w:val="00392F24"/>
    <w:rsid w:val="003947B1"/>
    <w:rsid w:val="0039551B"/>
    <w:rsid w:val="003A2EE0"/>
    <w:rsid w:val="003A7F85"/>
    <w:rsid w:val="003B760E"/>
    <w:rsid w:val="003C14A3"/>
    <w:rsid w:val="003E12E6"/>
    <w:rsid w:val="003E19B9"/>
    <w:rsid w:val="003E29F6"/>
    <w:rsid w:val="003F6014"/>
    <w:rsid w:val="004003CD"/>
    <w:rsid w:val="00422C7B"/>
    <w:rsid w:val="00426D63"/>
    <w:rsid w:val="00453818"/>
    <w:rsid w:val="00457BFE"/>
    <w:rsid w:val="00465C4C"/>
    <w:rsid w:val="004701AC"/>
    <w:rsid w:val="004952D6"/>
    <w:rsid w:val="00497A6B"/>
    <w:rsid w:val="004A312C"/>
    <w:rsid w:val="004B52DB"/>
    <w:rsid w:val="004B72B9"/>
    <w:rsid w:val="004C2159"/>
    <w:rsid w:val="004C38FD"/>
    <w:rsid w:val="004E0AC8"/>
    <w:rsid w:val="004E3C0F"/>
    <w:rsid w:val="004F1A08"/>
    <w:rsid w:val="00501467"/>
    <w:rsid w:val="005035E2"/>
    <w:rsid w:val="005039DB"/>
    <w:rsid w:val="005041D4"/>
    <w:rsid w:val="005136F5"/>
    <w:rsid w:val="00515104"/>
    <w:rsid w:val="00522435"/>
    <w:rsid w:val="00543341"/>
    <w:rsid w:val="00552250"/>
    <w:rsid w:val="00552E6E"/>
    <w:rsid w:val="0055519E"/>
    <w:rsid w:val="00562919"/>
    <w:rsid w:val="00563ABB"/>
    <w:rsid w:val="00566C24"/>
    <w:rsid w:val="005672AE"/>
    <w:rsid w:val="00570545"/>
    <w:rsid w:val="00574178"/>
    <w:rsid w:val="0057770E"/>
    <w:rsid w:val="005933DE"/>
    <w:rsid w:val="005A200D"/>
    <w:rsid w:val="005A68E1"/>
    <w:rsid w:val="005B35B1"/>
    <w:rsid w:val="005B43EC"/>
    <w:rsid w:val="005B7651"/>
    <w:rsid w:val="005C3793"/>
    <w:rsid w:val="005C3B70"/>
    <w:rsid w:val="005C6CEB"/>
    <w:rsid w:val="005F0DD8"/>
    <w:rsid w:val="005F3E32"/>
    <w:rsid w:val="005F622C"/>
    <w:rsid w:val="006020C4"/>
    <w:rsid w:val="006162C9"/>
    <w:rsid w:val="00617970"/>
    <w:rsid w:val="00617D09"/>
    <w:rsid w:val="00625AB3"/>
    <w:rsid w:val="0062754F"/>
    <w:rsid w:val="00636D16"/>
    <w:rsid w:val="00651A85"/>
    <w:rsid w:val="00660505"/>
    <w:rsid w:val="00687FE2"/>
    <w:rsid w:val="006936F0"/>
    <w:rsid w:val="00693F41"/>
    <w:rsid w:val="006A06E4"/>
    <w:rsid w:val="006A5D4C"/>
    <w:rsid w:val="006A6F11"/>
    <w:rsid w:val="006C4E32"/>
    <w:rsid w:val="006C6BFE"/>
    <w:rsid w:val="006E5646"/>
    <w:rsid w:val="00700F34"/>
    <w:rsid w:val="00704BC8"/>
    <w:rsid w:val="007101D6"/>
    <w:rsid w:val="007137FC"/>
    <w:rsid w:val="0072413B"/>
    <w:rsid w:val="007246BD"/>
    <w:rsid w:val="007353F3"/>
    <w:rsid w:val="00740F1B"/>
    <w:rsid w:val="007473E5"/>
    <w:rsid w:val="007530E0"/>
    <w:rsid w:val="007560CC"/>
    <w:rsid w:val="00760BE5"/>
    <w:rsid w:val="007666D2"/>
    <w:rsid w:val="0078095E"/>
    <w:rsid w:val="00780F30"/>
    <w:rsid w:val="00781588"/>
    <w:rsid w:val="00781D25"/>
    <w:rsid w:val="007B21AE"/>
    <w:rsid w:val="007B3341"/>
    <w:rsid w:val="007B35FD"/>
    <w:rsid w:val="007B454C"/>
    <w:rsid w:val="00803C16"/>
    <w:rsid w:val="00807041"/>
    <w:rsid w:val="008170ED"/>
    <w:rsid w:val="0082313E"/>
    <w:rsid w:val="008378A8"/>
    <w:rsid w:val="00840BB5"/>
    <w:rsid w:val="0084248D"/>
    <w:rsid w:val="008443C1"/>
    <w:rsid w:val="00850ACE"/>
    <w:rsid w:val="00851C6A"/>
    <w:rsid w:val="008600D6"/>
    <w:rsid w:val="00871443"/>
    <w:rsid w:val="00875013"/>
    <w:rsid w:val="00876A03"/>
    <w:rsid w:val="008774A8"/>
    <w:rsid w:val="008777B4"/>
    <w:rsid w:val="00880BAB"/>
    <w:rsid w:val="00885499"/>
    <w:rsid w:val="0089174C"/>
    <w:rsid w:val="008A336E"/>
    <w:rsid w:val="008A66B0"/>
    <w:rsid w:val="008B5A19"/>
    <w:rsid w:val="008B6BE1"/>
    <w:rsid w:val="008C3FB5"/>
    <w:rsid w:val="008C7857"/>
    <w:rsid w:val="008D62C3"/>
    <w:rsid w:val="008E0545"/>
    <w:rsid w:val="008E1645"/>
    <w:rsid w:val="008F18CB"/>
    <w:rsid w:val="008F2984"/>
    <w:rsid w:val="00904AAD"/>
    <w:rsid w:val="00904BC9"/>
    <w:rsid w:val="00915776"/>
    <w:rsid w:val="0092349E"/>
    <w:rsid w:val="00927DDA"/>
    <w:rsid w:val="00932E52"/>
    <w:rsid w:val="009341C9"/>
    <w:rsid w:val="009361C2"/>
    <w:rsid w:val="009403BE"/>
    <w:rsid w:val="009413D6"/>
    <w:rsid w:val="00941DA3"/>
    <w:rsid w:val="00953D3B"/>
    <w:rsid w:val="00960029"/>
    <w:rsid w:val="00961B58"/>
    <w:rsid w:val="00997EAD"/>
    <w:rsid w:val="009A1544"/>
    <w:rsid w:val="009C43C4"/>
    <w:rsid w:val="009D558D"/>
    <w:rsid w:val="009D7CAE"/>
    <w:rsid w:val="009E0267"/>
    <w:rsid w:val="009E3B47"/>
    <w:rsid w:val="009E7E6A"/>
    <w:rsid w:val="009E7EC3"/>
    <w:rsid w:val="00A00367"/>
    <w:rsid w:val="00A32CBC"/>
    <w:rsid w:val="00A44984"/>
    <w:rsid w:val="00A4507A"/>
    <w:rsid w:val="00A50C4B"/>
    <w:rsid w:val="00A532A4"/>
    <w:rsid w:val="00A633D7"/>
    <w:rsid w:val="00A80191"/>
    <w:rsid w:val="00A829D3"/>
    <w:rsid w:val="00A92435"/>
    <w:rsid w:val="00A94C8C"/>
    <w:rsid w:val="00AA15F8"/>
    <w:rsid w:val="00AA706F"/>
    <w:rsid w:val="00AB1EDE"/>
    <w:rsid w:val="00AC50F7"/>
    <w:rsid w:val="00AD2CA6"/>
    <w:rsid w:val="00AE05E5"/>
    <w:rsid w:val="00AE1D22"/>
    <w:rsid w:val="00AE22A6"/>
    <w:rsid w:val="00AE6BB0"/>
    <w:rsid w:val="00B014D4"/>
    <w:rsid w:val="00B05497"/>
    <w:rsid w:val="00B27FBD"/>
    <w:rsid w:val="00B31C3A"/>
    <w:rsid w:val="00B34899"/>
    <w:rsid w:val="00B366F3"/>
    <w:rsid w:val="00B44FCB"/>
    <w:rsid w:val="00B63870"/>
    <w:rsid w:val="00B84B98"/>
    <w:rsid w:val="00B9248E"/>
    <w:rsid w:val="00B968E7"/>
    <w:rsid w:val="00BB2FF0"/>
    <w:rsid w:val="00BB7D0D"/>
    <w:rsid w:val="00BC3311"/>
    <w:rsid w:val="00BE1935"/>
    <w:rsid w:val="00BE53EE"/>
    <w:rsid w:val="00BE54BB"/>
    <w:rsid w:val="00C02775"/>
    <w:rsid w:val="00C34F0A"/>
    <w:rsid w:val="00C46962"/>
    <w:rsid w:val="00C6411C"/>
    <w:rsid w:val="00C71567"/>
    <w:rsid w:val="00C901B6"/>
    <w:rsid w:val="00C93D34"/>
    <w:rsid w:val="00C956EA"/>
    <w:rsid w:val="00C971D6"/>
    <w:rsid w:val="00CA6CA8"/>
    <w:rsid w:val="00CD5D2F"/>
    <w:rsid w:val="00CE5DED"/>
    <w:rsid w:val="00D01287"/>
    <w:rsid w:val="00D04F64"/>
    <w:rsid w:val="00D05F81"/>
    <w:rsid w:val="00D060F5"/>
    <w:rsid w:val="00D065EB"/>
    <w:rsid w:val="00D17836"/>
    <w:rsid w:val="00D341A2"/>
    <w:rsid w:val="00D44758"/>
    <w:rsid w:val="00D45284"/>
    <w:rsid w:val="00D46AB1"/>
    <w:rsid w:val="00D77A77"/>
    <w:rsid w:val="00D8051D"/>
    <w:rsid w:val="00D80EFA"/>
    <w:rsid w:val="00D91636"/>
    <w:rsid w:val="00D91A1A"/>
    <w:rsid w:val="00DA3D09"/>
    <w:rsid w:val="00DA6AEA"/>
    <w:rsid w:val="00DE15D8"/>
    <w:rsid w:val="00DE2DF3"/>
    <w:rsid w:val="00DF6251"/>
    <w:rsid w:val="00E01F04"/>
    <w:rsid w:val="00E056D2"/>
    <w:rsid w:val="00E12B24"/>
    <w:rsid w:val="00E4653E"/>
    <w:rsid w:val="00E53EDE"/>
    <w:rsid w:val="00E54683"/>
    <w:rsid w:val="00E6156C"/>
    <w:rsid w:val="00E757CE"/>
    <w:rsid w:val="00E85A77"/>
    <w:rsid w:val="00E9136F"/>
    <w:rsid w:val="00EA13EC"/>
    <w:rsid w:val="00EB1068"/>
    <w:rsid w:val="00EB50C9"/>
    <w:rsid w:val="00EC723F"/>
    <w:rsid w:val="00EE30AA"/>
    <w:rsid w:val="00EE64EF"/>
    <w:rsid w:val="00EF438F"/>
    <w:rsid w:val="00EF4BE5"/>
    <w:rsid w:val="00EF7D5A"/>
    <w:rsid w:val="00F1408E"/>
    <w:rsid w:val="00F14402"/>
    <w:rsid w:val="00F277DE"/>
    <w:rsid w:val="00F364A7"/>
    <w:rsid w:val="00F45F2D"/>
    <w:rsid w:val="00F53158"/>
    <w:rsid w:val="00F76AD2"/>
    <w:rsid w:val="00F779C4"/>
    <w:rsid w:val="00F81F31"/>
    <w:rsid w:val="00F858BD"/>
    <w:rsid w:val="00F861DD"/>
    <w:rsid w:val="00F91A61"/>
    <w:rsid w:val="00F92F7F"/>
    <w:rsid w:val="00F93664"/>
    <w:rsid w:val="00FA74FB"/>
    <w:rsid w:val="00FB11E1"/>
    <w:rsid w:val="00FB30EF"/>
    <w:rsid w:val="00FB4AA8"/>
    <w:rsid w:val="00FC566C"/>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50" Type="http://schemas.openxmlformats.org/officeDocument/2006/relationships/image" Target="media/image33.jpeg"/><Relationship Id="rId55" Type="http://schemas.openxmlformats.org/officeDocument/2006/relationships/chart" Target="charts/chart5.xml"/><Relationship Id="rId63" Type="http://schemas.openxmlformats.org/officeDocument/2006/relationships/image" Target="media/image31.png"/><Relationship Id="rId68" Type="http://schemas.openxmlformats.org/officeDocument/2006/relationships/image" Target="media/image36.png"/><Relationship Id="rId76"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4.png"/><Relationship Id="rId29" Type="http://schemas.microsoft.com/office/2007/relationships/hdphoto" Target="media/hdphoto2.wdp"/><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4.png"/><Relationship Id="rId74" Type="http://schemas.openxmlformats.org/officeDocument/2006/relationships/image" Target="media/image42.png"/><Relationship Id="rId79"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2.jpeg"/><Relationship Id="rId57" Type="http://schemas.openxmlformats.org/officeDocument/2006/relationships/chart" Target="charts/chart7.xml"/><Relationship Id="rId61" Type="http://schemas.openxmlformats.org/officeDocument/2006/relationships/chart" Target="charts/chart1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footer" Target="footer3.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jpeg"/><Relationship Id="rId56" Type="http://schemas.openxmlformats.org/officeDocument/2006/relationships/chart" Target="charts/chart6.xm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8" Type="http://schemas.openxmlformats.org/officeDocument/2006/relationships/footer" Target="footer1.xml"/><Relationship Id="rId51" Type="http://schemas.openxmlformats.org/officeDocument/2006/relationships/chart" Target="charts/chart1.xml"/><Relationship Id="rId72" Type="http://schemas.openxmlformats.org/officeDocument/2006/relationships/image" Target="media/image40.png"/><Relationship Id="rId80" Type="http://schemas.microsoft.com/office/2011/relationships/people" Target="people.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microsoft.com/office/2007/relationships/hdphoto" Target="media/hdphoto1.wdp"/><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chart" Target="charts/chart9.xml"/><Relationship Id="rId67" Type="http://schemas.openxmlformats.org/officeDocument/2006/relationships/image" Target="media/image35.png"/><Relationship Id="rId20" Type="http://schemas.openxmlformats.org/officeDocument/2006/relationships/image" Target="media/image8.png"/><Relationship Id="rId41" Type="http://schemas.openxmlformats.org/officeDocument/2006/relationships/image" Target="media/image27.tiff"/><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38.png"/><Relationship Id="rId75"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3.xml"/><Relationship Id="rId1" Type="http://schemas.microsoft.com/office/2011/relationships/chartStyle" Target="style3.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4D3C9-9238-4D60-A79D-658F1C7C6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116</Pages>
  <Words>148306</Words>
  <Characters>845349</Characters>
  <Application>Microsoft Office Word</Application>
  <DocSecurity>0</DocSecurity>
  <Lines>7044</Lines>
  <Paragraphs>19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30</cp:revision>
  <dcterms:created xsi:type="dcterms:W3CDTF">2018-02-07T23:14:00Z</dcterms:created>
  <dcterms:modified xsi:type="dcterms:W3CDTF">2018-02-10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